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D586D" w14:textId="1564F172" w:rsidR="0058240A" w:rsidRDefault="0058240A" w:rsidP="0031561D">
      <w:pPr>
        <w:jc w:val="center"/>
        <w:rPr>
          <w:rFonts w:ascii="Times New Roman" w:hAnsi="Times New Roman" w:cs="Times New Roman"/>
          <w:b/>
          <w:bCs/>
          <w:sz w:val="28"/>
          <w:szCs w:val="28"/>
        </w:rPr>
      </w:pPr>
      <w:r w:rsidRPr="002C6ED9">
        <w:rPr>
          <w:rFonts w:ascii="Times New Roman" w:hAnsi="Times New Roman" w:cs="Times New Roman"/>
          <w:b/>
          <w:bCs/>
          <w:sz w:val="28"/>
          <w:szCs w:val="28"/>
        </w:rPr>
        <w:t>PROPOSAL SKRIPSI</w:t>
      </w:r>
    </w:p>
    <w:p w14:paraId="014692BA" w14:textId="77777777" w:rsidR="0031561D" w:rsidRDefault="0031561D" w:rsidP="0031561D">
      <w:pPr>
        <w:jc w:val="center"/>
        <w:rPr>
          <w:rFonts w:ascii="Times New Roman" w:hAnsi="Times New Roman" w:cs="Times New Roman"/>
          <w:b/>
          <w:bCs/>
          <w:sz w:val="28"/>
          <w:szCs w:val="28"/>
        </w:rPr>
      </w:pPr>
    </w:p>
    <w:p w14:paraId="0571F6D0" w14:textId="77777777" w:rsidR="0031561D" w:rsidRDefault="0031561D" w:rsidP="0031561D">
      <w:pPr>
        <w:jc w:val="center"/>
        <w:rPr>
          <w:rFonts w:ascii="Times New Roman" w:hAnsi="Times New Roman" w:cs="Times New Roman"/>
          <w:b/>
          <w:bCs/>
          <w:sz w:val="28"/>
          <w:szCs w:val="28"/>
        </w:rPr>
      </w:pPr>
    </w:p>
    <w:p w14:paraId="42AAE087" w14:textId="3F96B9F1" w:rsidR="0058240A" w:rsidRDefault="0058240A" w:rsidP="0031561D">
      <w:pPr>
        <w:spacing w:after="0" w:line="360" w:lineRule="auto"/>
        <w:jc w:val="center"/>
        <w:rPr>
          <w:rFonts w:ascii="Times New Roman" w:hAnsi="Times New Roman" w:cs="Times New Roman"/>
          <w:b/>
          <w:bCs/>
          <w:sz w:val="28"/>
          <w:szCs w:val="28"/>
        </w:rPr>
      </w:pPr>
      <w:bookmarkStart w:id="0" w:name="_Hlk223127653"/>
      <w:bookmarkEnd w:id="0"/>
      <w:r w:rsidRPr="002C6ED9">
        <w:rPr>
          <w:rFonts w:ascii="Times New Roman" w:hAnsi="Times New Roman" w:cs="Times New Roman"/>
          <w:b/>
          <w:bCs/>
          <w:sz w:val="28"/>
          <w:szCs w:val="28"/>
        </w:rPr>
        <w:t>SISTEM INFORMASI AUDIT MUTU INTERNAL PADA LEMBAGA PENJAMINAN MUTU (LPM) UNIVERSITAS KATOLIK SANTO THOMAS</w:t>
      </w:r>
    </w:p>
    <w:p w14:paraId="43B736B7" w14:textId="77777777" w:rsidR="0031561D" w:rsidRDefault="0031561D" w:rsidP="0031561D">
      <w:pPr>
        <w:spacing w:after="0" w:line="360" w:lineRule="auto"/>
        <w:jc w:val="center"/>
        <w:rPr>
          <w:rFonts w:ascii="Times New Roman" w:hAnsi="Times New Roman" w:cs="Times New Roman"/>
          <w:b/>
          <w:bCs/>
          <w:sz w:val="28"/>
          <w:szCs w:val="28"/>
        </w:rPr>
      </w:pPr>
    </w:p>
    <w:p w14:paraId="494AAE8A" w14:textId="77777777" w:rsidR="00025FBE" w:rsidRDefault="00025FBE" w:rsidP="0031561D">
      <w:pPr>
        <w:spacing w:after="0" w:line="360" w:lineRule="auto"/>
        <w:jc w:val="center"/>
        <w:rPr>
          <w:rFonts w:ascii="Times New Roman" w:hAnsi="Times New Roman" w:cs="Times New Roman"/>
          <w:b/>
          <w:bCs/>
          <w:sz w:val="28"/>
          <w:szCs w:val="28"/>
        </w:rPr>
      </w:pPr>
    </w:p>
    <w:p w14:paraId="28B987C7" w14:textId="77777777" w:rsidR="0031561D" w:rsidRDefault="0031561D" w:rsidP="0031561D">
      <w:pPr>
        <w:spacing w:after="0" w:line="360" w:lineRule="auto"/>
        <w:jc w:val="center"/>
        <w:rPr>
          <w:rFonts w:ascii="Times New Roman" w:hAnsi="Times New Roman" w:cs="Times New Roman"/>
          <w:b/>
          <w:bCs/>
          <w:sz w:val="28"/>
          <w:szCs w:val="28"/>
        </w:rPr>
      </w:pPr>
    </w:p>
    <w:p w14:paraId="09B44358" w14:textId="77777777" w:rsidR="00025FBE" w:rsidRDefault="00025FBE" w:rsidP="0031561D">
      <w:pPr>
        <w:spacing w:after="0" w:line="360" w:lineRule="auto"/>
        <w:jc w:val="center"/>
        <w:rPr>
          <w:rFonts w:ascii="Times New Roman" w:hAnsi="Times New Roman" w:cs="Times New Roman"/>
          <w:b/>
          <w:bCs/>
          <w:sz w:val="28"/>
          <w:szCs w:val="28"/>
        </w:rPr>
      </w:pPr>
    </w:p>
    <w:p w14:paraId="58000423" w14:textId="5116CF21" w:rsidR="0031561D" w:rsidRDefault="0058240A" w:rsidP="0058240A">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Oleh:</w:t>
      </w:r>
    </w:p>
    <w:p w14:paraId="173350CA" w14:textId="77777777" w:rsidR="0058240A" w:rsidRDefault="0058240A" w:rsidP="0058240A">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Fanni Maria Dortua Tampubolon</w:t>
      </w:r>
    </w:p>
    <w:p w14:paraId="0F243E02" w14:textId="5C0A0AC1" w:rsidR="0058240A" w:rsidRDefault="0058240A" w:rsidP="0031561D">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220810062</w:t>
      </w:r>
    </w:p>
    <w:p w14:paraId="335F909C" w14:textId="77777777" w:rsidR="0031561D" w:rsidRDefault="0031561D" w:rsidP="0031561D">
      <w:pPr>
        <w:spacing w:after="0" w:line="360" w:lineRule="auto"/>
        <w:jc w:val="center"/>
        <w:rPr>
          <w:rFonts w:ascii="Times New Roman" w:hAnsi="Times New Roman" w:cs="Times New Roman"/>
          <w:b/>
          <w:bCs/>
          <w:sz w:val="28"/>
          <w:szCs w:val="28"/>
        </w:rPr>
      </w:pPr>
    </w:p>
    <w:p w14:paraId="28F60F84" w14:textId="77777777" w:rsidR="0031561D" w:rsidRDefault="0031561D" w:rsidP="0031561D">
      <w:pPr>
        <w:spacing w:after="0" w:line="360" w:lineRule="auto"/>
        <w:jc w:val="center"/>
        <w:rPr>
          <w:rFonts w:ascii="Times New Roman" w:hAnsi="Times New Roman" w:cs="Times New Roman"/>
          <w:b/>
          <w:bCs/>
          <w:sz w:val="28"/>
          <w:szCs w:val="28"/>
        </w:rPr>
      </w:pPr>
    </w:p>
    <w:p w14:paraId="46876E2C" w14:textId="326DB6BA" w:rsidR="0058240A" w:rsidRDefault="0058240A" w:rsidP="0031561D">
      <w:pPr>
        <w:spacing w:after="0" w:line="360" w:lineRule="auto"/>
        <w:jc w:val="center"/>
        <w:rPr>
          <w:rFonts w:ascii="Times New Roman" w:hAnsi="Times New Roman" w:cs="Times New Roman"/>
          <w:b/>
          <w:bCs/>
          <w:sz w:val="28"/>
          <w:szCs w:val="28"/>
        </w:rPr>
      </w:pPr>
      <w:r w:rsidRPr="00902A4B">
        <w:rPr>
          <w:rFonts w:ascii="Times New Roman" w:hAnsi="Times New Roman" w:cs="Times New Roman"/>
          <w:noProof/>
        </w:rPr>
        <w:drawing>
          <wp:inline distT="0" distB="0" distL="0" distR="0" wp14:anchorId="080C3487" wp14:editId="5747CCC0">
            <wp:extent cx="1440000" cy="1440000"/>
            <wp:effectExtent l="0" t="0" r="825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27B81D26" w14:textId="77777777" w:rsidR="0031561D" w:rsidRDefault="0031561D" w:rsidP="0031561D">
      <w:pPr>
        <w:spacing w:after="0" w:line="360" w:lineRule="auto"/>
        <w:jc w:val="center"/>
        <w:rPr>
          <w:rFonts w:ascii="Times New Roman" w:hAnsi="Times New Roman" w:cs="Times New Roman"/>
          <w:b/>
          <w:bCs/>
          <w:sz w:val="28"/>
          <w:szCs w:val="28"/>
        </w:rPr>
      </w:pPr>
    </w:p>
    <w:p w14:paraId="737E2BEF" w14:textId="77777777" w:rsidR="00025FBE" w:rsidRDefault="00025FBE" w:rsidP="0031561D">
      <w:pPr>
        <w:spacing w:after="0" w:line="360" w:lineRule="auto"/>
        <w:jc w:val="center"/>
        <w:rPr>
          <w:rFonts w:ascii="Times New Roman" w:hAnsi="Times New Roman" w:cs="Times New Roman"/>
          <w:b/>
          <w:bCs/>
          <w:sz w:val="28"/>
          <w:szCs w:val="28"/>
        </w:rPr>
      </w:pPr>
    </w:p>
    <w:p w14:paraId="6FC12387" w14:textId="77777777" w:rsidR="0031561D" w:rsidRDefault="0031561D" w:rsidP="0031561D">
      <w:pPr>
        <w:spacing w:after="0" w:line="360" w:lineRule="auto"/>
        <w:jc w:val="center"/>
        <w:rPr>
          <w:rFonts w:ascii="Times New Roman" w:hAnsi="Times New Roman" w:cs="Times New Roman"/>
          <w:b/>
          <w:bCs/>
          <w:sz w:val="28"/>
          <w:szCs w:val="28"/>
        </w:rPr>
      </w:pPr>
    </w:p>
    <w:p w14:paraId="549A7383" w14:textId="77777777" w:rsidR="0058240A" w:rsidRPr="00902A4B" w:rsidRDefault="0058240A" w:rsidP="0058240A">
      <w:pPr>
        <w:jc w:val="center"/>
        <w:rPr>
          <w:rFonts w:ascii="Times New Roman" w:hAnsi="Times New Roman" w:cs="Times New Roman"/>
          <w:b/>
          <w:bCs/>
          <w:sz w:val="28"/>
          <w:szCs w:val="28"/>
        </w:rPr>
      </w:pPr>
      <w:r w:rsidRPr="00902A4B">
        <w:rPr>
          <w:rFonts w:ascii="Times New Roman" w:hAnsi="Times New Roman" w:cs="Times New Roman"/>
          <w:b/>
          <w:bCs/>
          <w:sz w:val="28"/>
          <w:szCs w:val="28"/>
        </w:rPr>
        <w:t xml:space="preserve">PROGRAM STUDI SISTEM INFORMASI </w:t>
      </w:r>
    </w:p>
    <w:p w14:paraId="444E4726" w14:textId="77777777" w:rsidR="0058240A" w:rsidRPr="00902A4B" w:rsidRDefault="0058240A" w:rsidP="0058240A">
      <w:pPr>
        <w:jc w:val="center"/>
        <w:rPr>
          <w:rFonts w:ascii="Times New Roman" w:hAnsi="Times New Roman" w:cs="Times New Roman"/>
          <w:b/>
          <w:bCs/>
          <w:sz w:val="28"/>
          <w:szCs w:val="28"/>
        </w:rPr>
      </w:pPr>
      <w:r w:rsidRPr="00902A4B">
        <w:rPr>
          <w:rFonts w:ascii="Times New Roman" w:hAnsi="Times New Roman" w:cs="Times New Roman"/>
          <w:b/>
          <w:bCs/>
          <w:sz w:val="28"/>
          <w:szCs w:val="28"/>
        </w:rPr>
        <w:t xml:space="preserve">FAKULTAS ILMU KOMPUTER UNIVERSITAS KATOLIK SANTO THOMAS </w:t>
      </w:r>
    </w:p>
    <w:p w14:paraId="0A0C5F7D" w14:textId="77777777" w:rsidR="0058240A" w:rsidRPr="00902A4B" w:rsidRDefault="0058240A" w:rsidP="0058240A">
      <w:pPr>
        <w:jc w:val="center"/>
        <w:rPr>
          <w:rFonts w:ascii="Times New Roman" w:hAnsi="Times New Roman" w:cs="Times New Roman"/>
          <w:b/>
          <w:bCs/>
          <w:sz w:val="28"/>
          <w:szCs w:val="28"/>
        </w:rPr>
      </w:pPr>
      <w:r w:rsidRPr="00902A4B">
        <w:rPr>
          <w:rFonts w:ascii="Times New Roman" w:hAnsi="Times New Roman" w:cs="Times New Roman"/>
          <w:b/>
          <w:bCs/>
          <w:sz w:val="28"/>
          <w:szCs w:val="28"/>
        </w:rPr>
        <w:t>MEDAN</w:t>
      </w:r>
    </w:p>
    <w:p w14:paraId="54B44BAC" w14:textId="0E46890D" w:rsidR="0031561D" w:rsidRPr="00902A4B" w:rsidRDefault="0058240A" w:rsidP="00AE2EE7">
      <w:pPr>
        <w:jc w:val="center"/>
        <w:rPr>
          <w:rFonts w:ascii="Times New Roman" w:hAnsi="Times New Roman" w:cs="Times New Roman"/>
          <w:b/>
          <w:bCs/>
          <w:sz w:val="28"/>
          <w:szCs w:val="28"/>
        </w:rPr>
      </w:pPr>
      <w:r w:rsidRPr="00902A4B">
        <w:rPr>
          <w:rFonts w:ascii="Times New Roman" w:hAnsi="Times New Roman" w:cs="Times New Roman"/>
          <w:b/>
          <w:bCs/>
          <w:sz w:val="28"/>
          <w:szCs w:val="28"/>
        </w:rPr>
        <w:t>2026</w:t>
      </w:r>
    </w:p>
    <w:p w14:paraId="1C1608E7" w14:textId="77777777" w:rsidR="0058240A" w:rsidRPr="0058240A" w:rsidRDefault="0058240A" w:rsidP="00AE2EE7">
      <w:pPr>
        <w:keepNext/>
        <w:keepLines/>
        <w:spacing w:after="0" w:line="360" w:lineRule="auto"/>
        <w:jc w:val="center"/>
        <w:outlineLvl w:val="0"/>
        <w:rPr>
          <w:rFonts w:ascii="Times New Roman" w:eastAsiaTheme="majorEastAsia" w:hAnsi="Times New Roman" w:cstheme="majorBidi"/>
          <w:b/>
          <w:sz w:val="28"/>
          <w:szCs w:val="32"/>
        </w:rPr>
      </w:pPr>
      <w:bookmarkStart w:id="1" w:name="_Toc225228535"/>
      <w:r w:rsidRPr="0058240A">
        <w:rPr>
          <w:rFonts w:ascii="Times New Roman" w:eastAsiaTheme="majorEastAsia" w:hAnsi="Times New Roman" w:cstheme="majorBidi"/>
          <w:b/>
          <w:sz w:val="28"/>
          <w:szCs w:val="32"/>
        </w:rPr>
        <w:lastRenderedPageBreak/>
        <w:t>BAB I</w:t>
      </w:r>
      <w:r w:rsidRPr="0058240A">
        <w:rPr>
          <w:rFonts w:ascii="Times New Roman" w:eastAsiaTheme="majorEastAsia" w:hAnsi="Times New Roman" w:cstheme="majorBidi"/>
          <w:b/>
          <w:sz w:val="28"/>
          <w:szCs w:val="32"/>
        </w:rPr>
        <w:br/>
        <w:t>PENDAHULUAN</w:t>
      </w:r>
      <w:bookmarkEnd w:id="1"/>
    </w:p>
    <w:p w14:paraId="146054AC" w14:textId="77777777" w:rsidR="0058240A" w:rsidRPr="0058240A" w:rsidRDefault="0058240A" w:rsidP="00AE2EE7">
      <w:pPr>
        <w:spacing w:after="0" w:line="360" w:lineRule="auto"/>
      </w:pPr>
    </w:p>
    <w:p w14:paraId="4E9CFA4A" w14:textId="77777777" w:rsidR="0058240A" w:rsidRPr="0058240A" w:rsidRDefault="0058240A" w:rsidP="00AE2EE7">
      <w:pPr>
        <w:spacing w:after="0" w:line="360" w:lineRule="auto"/>
        <w:jc w:val="both"/>
        <w:rPr>
          <w:rFonts w:ascii="Times New Roman" w:hAnsi="Times New Roman" w:cs="Times New Roman"/>
        </w:rPr>
      </w:pPr>
    </w:p>
    <w:p w14:paraId="773ABE5F" w14:textId="77777777" w:rsidR="0058240A" w:rsidRPr="0058240A" w:rsidRDefault="0058240A" w:rsidP="00AE2EE7">
      <w:pPr>
        <w:keepNext/>
        <w:keepLines/>
        <w:spacing w:after="0" w:line="360" w:lineRule="auto"/>
        <w:jc w:val="both"/>
        <w:outlineLvl w:val="1"/>
        <w:rPr>
          <w:rFonts w:ascii="Times New Roman" w:eastAsiaTheme="majorEastAsia" w:hAnsi="Times New Roman" w:cs="Times New Roman"/>
          <w:b/>
          <w:color w:val="000000" w:themeColor="text1"/>
          <w:sz w:val="24"/>
          <w:szCs w:val="24"/>
        </w:rPr>
      </w:pPr>
      <w:bookmarkStart w:id="2" w:name="_Toc225228536"/>
      <w:r w:rsidRPr="0058240A">
        <w:rPr>
          <w:rFonts w:ascii="Times New Roman" w:eastAsiaTheme="majorEastAsia" w:hAnsi="Times New Roman" w:cstheme="majorBidi"/>
          <w:b/>
          <w:color w:val="000000" w:themeColor="text1"/>
          <w:sz w:val="24"/>
          <w:szCs w:val="26"/>
        </w:rPr>
        <w:t xml:space="preserve">I.1 </w:t>
      </w:r>
      <w:r w:rsidRPr="0058240A">
        <w:rPr>
          <w:rFonts w:ascii="Times New Roman" w:eastAsiaTheme="majorEastAsia" w:hAnsi="Times New Roman" w:cs="Times New Roman"/>
          <w:b/>
          <w:color w:val="000000" w:themeColor="text1"/>
          <w:sz w:val="24"/>
          <w:szCs w:val="24"/>
        </w:rPr>
        <w:t>Latar Belakang</w:t>
      </w:r>
      <w:bookmarkEnd w:id="2"/>
    </w:p>
    <w:p w14:paraId="23A64C62" w14:textId="60409BE0" w:rsidR="0058240A" w:rsidRPr="0058240A" w:rsidRDefault="0058240A" w:rsidP="00AE2EE7">
      <w:pPr>
        <w:spacing w:after="0" w:line="360" w:lineRule="auto"/>
        <w:ind w:firstLine="720"/>
        <w:jc w:val="both"/>
        <w:rPr>
          <w:rFonts w:ascii="Times New Roman" w:hAnsi="Times New Roman" w:cs="Times New Roman"/>
          <w:sz w:val="24"/>
          <w:szCs w:val="24"/>
        </w:rPr>
      </w:pPr>
      <w:bookmarkStart w:id="3" w:name="_Toc225228537"/>
      <w:r w:rsidRPr="0058240A">
        <w:rPr>
          <w:rFonts w:ascii="Times New Roman" w:hAnsi="Times New Roman" w:cs="Times New Roman"/>
          <w:sz w:val="24"/>
          <w:szCs w:val="24"/>
        </w:rPr>
        <w:t xml:space="preserve">Sistem Penjaminan Mutu Internal (SPMI) merupakan mekanisme yang harus diterapkan oleh setiap perguruan tinggi sebagai upaya sistematis untuk menjamin, mengendalikan, dan meningkatkan mutu pendidikan secara berkelanjutan. Salah satu komponen penting dalam pelaksanaannya adalah Audit Mutu Internal (AMI) yang berperan dalam mengevaluasi pelaksanaan kegiatan akademik dan non-akademik berdasarkan standar yang telah ditetapkan. AMI dilaksanakan untuk memastikan bahwa setiap program studi menjalankan standar secara konsisten di lingkungan </w:t>
      </w:r>
      <w:r w:rsidR="00421ED2">
        <w:rPr>
          <w:rFonts w:ascii="Times New Roman" w:hAnsi="Times New Roman" w:cs="Times New Roman"/>
          <w:sz w:val="24"/>
          <w:szCs w:val="24"/>
        </w:rPr>
        <w:t xml:space="preserve">Perguruan tinggi </w:t>
      </w:r>
      <w:r w:rsidRPr="0058240A">
        <w:rPr>
          <w:rFonts w:ascii="Times New Roman" w:hAnsi="Times New Roman" w:cs="Times New Roman"/>
          <w:sz w:val="24"/>
          <w:szCs w:val="24"/>
        </w:rPr>
        <w:t>masing-masing. Pelaksanaan audit ini tidak berorientasi pada pencarian kesalahan, melainkan berfokus pada penilaian kesesuaian dan ketidaksesuaian terhadap standar yang berlaku sebagai dasar dalam melakukan perbaikan berkelanjutan. Hasil dari kegiatan audit ini menjadi landasan bagi pimpinan dalam mengambil keputusan strategis guna meningkatkan mutu program studi dan institusi secara menyeluruh.</w:t>
      </w:r>
    </w:p>
    <w:p w14:paraId="30759B4C" w14:textId="77777777" w:rsidR="00F4540B" w:rsidRPr="00F4540B" w:rsidRDefault="0058240A" w:rsidP="00AE2EE7">
      <w:pPr>
        <w:spacing w:after="0" w:line="360" w:lineRule="auto"/>
        <w:ind w:firstLine="720"/>
        <w:jc w:val="both"/>
        <w:rPr>
          <w:rFonts w:ascii="Times New Roman" w:hAnsi="Times New Roman" w:cs="Times New Roman"/>
          <w:sz w:val="24"/>
          <w:szCs w:val="24"/>
        </w:rPr>
      </w:pPr>
      <w:r w:rsidRPr="00F4540B">
        <w:rPr>
          <w:rFonts w:ascii="Times New Roman" w:hAnsi="Times New Roman" w:cs="Times New Roman"/>
          <w:sz w:val="24"/>
          <w:szCs w:val="24"/>
        </w:rPr>
        <w:t xml:space="preserve">Pelaksanaan Audit Mutu Internal di Lembaga Penjaminan Mutu Universitas Katolik Santo Thomas </w:t>
      </w:r>
      <w:r w:rsidR="00F6289C" w:rsidRPr="00F4540B">
        <w:rPr>
          <w:rFonts w:ascii="Times New Roman" w:hAnsi="Times New Roman" w:cs="Times New Roman"/>
          <w:sz w:val="24"/>
          <w:szCs w:val="24"/>
        </w:rPr>
        <w:t>dilakukan setiap tahun dengan siklus pelaksanaan yang mencakup seluruh tahapan audit secara menyeluruh</w:t>
      </w:r>
      <w:r w:rsidRPr="00F4540B">
        <w:rPr>
          <w:rFonts w:ascii="Times New Roman" w:hAnsi="Times New Roman" w:cs="Times New Roman"/>
          <w:sz w:val="24"/>
          <w:szCs w:val="24"/>
        </w:rPr>
        <w:t xml:space="preserve">, </w:t>
      </w:r>
      <w:r w:rsidR="00F6289C" w:rsidRPr="00F4540B">
        <w:rPr>
          <w:rFonts w:ascii="Times New Roman" w:hAnsi="Times New Roman" w:cs="Times New Roman"/>
          <w:sz w:val="24"/>
          <w:szCs w:val="24"/>
        </w:rPr>
        <w:t xml:space="preserve">yang dilaksanakan </w:t>
      </w:r>
      <w:r w:rsidRPr="00F4540B">
        <w:rPr>
          <w:rFonts w:ascii="Times New Roman" w:hAnsi="Times New Roman" w:cs="Times New Roman"/>
          <w:sz w:val="24"/>
          <w:szCs w:val="24"/>
        </w:rPr>
        <w:t xml:space="preserve">pada akhir semester atau saat memasuki awal semester baru. </w:t>
      </w:r>
      <w:r w:rsidR="00F4540B" w:rsidRPr="00F4540B">
        <w:rPr>
          <w:rFonts w:ascii="Times New Roman" w:hAnsi="Times New Roman" w:cs="Times New Roman"/>
          <w:sz w:val="24"/>
          <w:szCs w:val="24"/>
        </w:rPr>
        <w:t xml:space="preserve">Proses audit dimulai dari penyusunan instrumen audit yang diambil dari Standar Penjaminan Mutu Internal (SPMI). Instrumen tersebut terdiri dari sekitar 279 poin pertanyaan yang dibagi ke dalam beberapa kriteria, yaitu visi misi dan tujuan strategis, tata pamong, kemahasiswaan, sumber daya manusia, pendidikan, penelitian, dan pengabdian kepada masyarakat. Rektor menetapkan auditor yang telah memiliki lisensi auditor melalui Surat Keputusan (SK) sebelum pelaksanaan audit dimulai. Kegiatan persamaan persepsi dan sosialisasi instrumen dilakukan kepada auditor agar seluruh auditor memiliki pemahaman yang sama terhadap pelaksanaan audit. Instrumen audit dikirim kepada setiap program studi untuk dilengkapi dengan dokumen eviden sesuai kebutuhan audit. Program studi diberikan waktu sekitar satu bulan </w:t>
      </w:r>
      <w:r w:rsidR="00F4540B" w:rsidRPr="00F4540B">
        <w:rPr>
          <w:rFonts w:ascii="Times New Roman" w:hAnsi="Times New Roman" w:cs="Times New Roman"/>
          <w:sz w:val="24"/>
          <w:szCs w:val="24"/>
        </w:rPr>
        <w:lastRenderedPageBreak/>
        <w:t>untuk mempersiapkan dan mengumpulkan dokumen sebelum dikirim kembali kepada LPM. Kepala bagian AMI menyusun jadwal pelaksanaan audit dan membentuk tim auditor pada masing-masing program studi. Tim auditor mempelajari dokumen yang telah dikumpulkan sebelum melakukan visitasi ke program studi. Kegiatan visitasi dilakukan melalui pemeriksaan dokumen, wawancara dengan pihak program studi, serta wawancara mahasiswa secara acak. Ketua auditor menyusun laporan hasil audit setelah seluruh kegiatan audit selesai dilaksanakan. Kepala bagian AMI merekap seluruh laporan audit program studi menjadi laporan audit tingkat universitas yang kemudian disampaikan dalam Rapat Tinjauan Manajemen (RTM). Hasil audit digunakan sebagai dasar pelaksanaan Rencana Tindak Lanjut (RTL) untuk perbaikan mutu pada setiap program studi.</w:t>
      </w:r>
    </w:p>
    <w:p w14:paraId="4DEF22F5" w14:textId="4CDA8C95" w:rsidR="00F327AA" w:rsidRDefault="00F327AA" w:rsidP="00AE2EE7">
      <w:pPr>
        <w:pStyle w:val="NormalWeb"/>
        <w:spacing w:before="0" w:beforeAutospacing="0" w:after="0" w:afterAutospacing="0" w:line="360" w:lineRule="auto"/>
        <w:ind w:firstLine="720"/>
        <w:jc w:val="both"/>
      </w:pPr>
      <w:r>
        <w:t>Pelaksanaan Audit Mutu Internal di Lembaga Penjaminan Mutu Universitas Katolik Santo Thomas saat ini belum menggunakan satu sistem informasi yang mendukung seluruh proses audit. Pengiriman instrumen audit kepada program studi masih dilakukan melalui WhatsApp dan email dalam bentuk file Excel maupun dokumen terpisah. Program studi kemudian menyiapkan dokumen eviden dan mengirimkannya kembali kepada LPM melalui media yang berbeda-beda. Penyimpanan dokumen audit masih menggunakan Google Drive dan sebagian dokumen masih disimpan dalam bentuk hardcopy. Kondisi tersebut menyebabkan dokumen audit tersebar di beberapa tempat sehingga proses pencarian data dan pengelolaan dokumen menjadi lebih sulit dilakukan. Risiko kehilangan data juga masih cukup tinggi akibat dokumen fisik yang dipinjam maupun kemungkinan file digital terhapus.</w:t>
      </w:r>
      <w:r w:rsidRPr="00F327AA">
        <w:t xml:space="preserve"> </w:t>
      </w:r>
      <w:r>
        <w:t>Pencatatan hasil audit masih menggunakan spreadsheet sehingga auditor harus mencatat dan menghitung hasil temuan secara terpisah. Hasil audit terdiri dari temuan kesesuaian dan ketidaksesuaian seperti, observasi, minor, dan mayor. Proses tersebut membuat penyusunan rekapitulasi hasil audit membutuhkan waktu yang lebih lama dan dapat menyebabkan kesalahan dalam pencatatan data. Proses Rencana Tindak Lanjut (RTL) juga belum memiliki sistem yang mendukung penyimpanan bukti perbaikan dan pemantauan tindak lanjut temuan audit sehingga program studi masih menyerahkan bukti perbaikan secara terpisah ketika dilakukan pemantauan oleh bagian</w:t>
      </w:r>
      <w:r w:rsidR="00C62AD9">
        <w:t xml:space="preserve"> pemutu</w:t>
      </w:r>
      <w:r>
        <w:t xml:space="preserve">. Data audit tahun sebelumnya juga belum </w:t>
      </w:r>
      <w:r>
        <w:lastRenderedPageBreak/>
        <w:t>tersimpan dengan baik dalam satu media penyimpanan padahal data tersebut dibutuhkan untuk proses evaluasi dan akreditasi program studi.</w:t>
      </w:r>
    </w:p>
    <w:p w14:paraId="26D4EB55" w14:textId="5DF340CA" w:rsidR="0058240A" w:rsidRPr="00D54160" w:rsidRDefault="002F1C26" w:rsidP="00AE2EE7">
      <w:pPr>
        <w:pStyle w:val="NormalWeb"/>
        <w:spacing w:before="0" w:beforeAutospacing="0" w:after="0" w:afterAutospacing="0" w:line="360" w:lineRule="auto"/>
        <w:jc w:val="both"/>
      </w:pPr>
      <w:r>
        <w:tab/>
        <w:t xml:space="preserve">Permasalahan tersebut menjadi dasar pengembangan Sistem Informasi Audit Mutu Internal berbasis web. Sistem ini dikembangkan untuk membantu pengelolaan seluruh proses audit dalam satu sistem. Pengembangan sistem dilakukan menggunakan metode </w:t>
      </w:r>
      <w:r w:rsidRPr="002F1C26">
        <w:rPr>
          <w:i/>
          <w:iCs/>
        </w:rPr>
        <w:t>Rapid Application Development</w:t>
      </w:r>
      <w:r>
        <w:t xml:space="preserve"> (RAD) karena metode ini memungkinkan proses pengembangan dilakukan secara bertahap serta melibatkan pengguna secara langsung sehingga sistem yang dibangun dapat disesuaikan dengan kebutuhan pelaksanaan Audit Mutu Internal di Lembaga Penjaminan Mutu Universitas Katolik Santo Thomas</w:t>
      </w:r>
      <w:r w:rsidR="00D04B9E">
        <w:t xml:space="preserve"> </w:t>
      </w:r>
      <w:r w:rsidR="00D04B9E" w:rsidRPr="00D54160">
        <w:fldChar w:fldCharType="begin" w:fldLock="1"/>
      </w:r>
      <w:r w:rsidR="00D04B9E" w:rsidRPr="00D54160">
        <w:instrText>ADDIN CSL_CITATION {"citationItems":[{"id":"ITEM-1","itemData":{"DOI":"10.70340/jirsi.v3i3.145","ISSN":"2830-6031","abstract":"The education system in Indonesia is experiencing rapid development characterised by an increase in the number of schools, students, and the complexity of the teaching and learning process. To manage academic data that includes information on students, teachers, grades, attendance, and class schedules, schools need to improve the quality of their services. Education is an important aspect of the country's development, and in this context, Academic Information System (AIS) plays a vital role in supporting administration and management in educational institutions. This research focuses on SMP NU Medan, where the need for an efficient and integrated AIS is increasingly urgent to improve the quality of education services. With the rapid development of information technology, the Rapid Application Development (RAD) method is the right choice because it allows rapid and iterative application development. In addition, Web-based AIS provides wide accessibility for education stakeholders, including making it easier for prospective students to access information and register online. The case study at SMP NU Medan provides a strong foundation for this research by identifying specific needs and coming up with solutions that are relevant and can be implemented immediately. This research aims to design, implement, and evaluate a Web-based AIS using the RAD method, so that it can make a positive contribution in improving the efficiency, accuracy, and quality of service of the school.","author":[{"dropping-particle":"","family":"Gilang Dwi Fahri Harahap","given":"","non-dropping-particle":"","parse-names":false,"suffix":""},{"dropping-particle":"","family":"Muhammad Khaibar Putra Adithia","given":"","non-dropping-particle":"","parse-names":false,"suffix":""},{"dropping-particle":"","family":"Saiful Amir","given":"","non-dropping-particle":"","parse-names":false,"suffix":""},{"dropping-particle":"","family":"Mardiah","given":"","non-dropping-particle":"","parse-names":false,"suffix":""}],"container-title":"Jurnal Ilmu Komputer dan Sistem Informasi","id":"ITEM-1","issue":"3","issued":{"date-parts":[["2024"]]},"page":"215-223","title":"Perancangan Sistem Informasi Akademik Dengan Menggunakan Metode Rapid Application Development (RAD) Berbasis Website","type":"article-journal","volume":"3"},"uris":["http://www.mendeley.com/documents/?uuid=bfccf36f-8eeb-4c0d-ab2a-60768bc43025"]},{"id":"ITEM-2","itemData":{"DOI":"10.53863/kst.v7i01.1594","ISSN":"2656-6966","abstract":"Perkembangan teknologi informasi telah membawa perubahan signifikan dalam operasional berbagai sektor, termasuk usaha kecil seperti toko kelontong. Penelitian ini bertujuan untuk mengembangkan aplikasi informasi kasir berbasis desktop pada Toko Anto guna meningkatkan efisiensi, akurasi, dan kecepatan transaksi. Metode penelitian yang digunakan adalah Research and Development (R&amp;D) dengan pendekatan Software Development Life Cycle (SDLC) model Rapid Application Development (RAD). Pengumpulan data dilakukan melalui observasi, wawancara, studi dokumentasi, dan studi literatur. Tahapan pengembangan mencakup perencanaan kebutuhan, desain sistem, konstruksi, dan implementasi. Sistem dirancang untuk mencatat transaksi penjualan secara digital, menyimpan data stok barang, dan mencetak nota pembelian. Hasil implementasi menunjukkan bahwa aplikasi kasir mampu mempercepat proses transaksi, meminimalkan kesalahan pencatatan, serta memudahkan pembuatan laporan penjualan harian. Pengujian unit menggunakan metode black box membuktikan bahwa seluruh fitur berjalan sesuai dengan spesifikasi fungsional. Aplikasi juga terbukti meningkatkan kepuasan pengguna dalam operasional harian toko. Kesimpulannya, aplikasi kasir berbasis desktop dengan model RAD ini efektif mendukung proses bisnis Toko Anto secara lebih modern dan efisienThe advancement of information technology has significantly transformed operational activities across various sectors, including small businesses such as convenience stores. This study aims to develop a desktop-based cashier information application for Toko Anto to improve transaction efficiency, accuracy, and speed. The research method used is Research and Development (R&amp;D) with the Software Development Life Cycle (SDLC) approach using the Rapid Application Development (RAD) model. Data collection was conducted through observation, interviews, document studies, and literature reviews. The development stages include requirements planning, system design, construction, and implementation. The system is designed to digitally record sales transactions, manage product inventory data, and print purchase receipts. The implementation results show that the cashier application accelerates transaction processes, minimizes input errors, and facilitates the generation of daily sales reports. Unit testing using the black box method confirms that all features function according to the specified requirements. The application also significantly improves user satisfac…","author":[{"dropping-particle":"","family":"Susmiyanto","given":"Susmiyanto","non-dropping-particle":"","parse-names":false,"suffix":""},{"dropping-particle":"","family":"Muflih","given":"Ghufron Zaida","non-dropping-particle":"","parse-names":false,"suffix":""}],"container-title":"Jurnal Kridatama Sains dan Teknologi","id":"ITEM-2","issue":"01","issued":{"date-parts":[["2025"]]},"page":"233-243","title":"Pengembangan Sistem Informasi Penjualan Menggunakan Model Rapid Application Development (RAD) di Toko Anto Kaibon","type":"article-journal","volume":"7"},"uris":["http://www.mendeley.com/documents/?uuid=5dd4e22e-abab-4ab4-a66d-3b2598359434"]}],"mendeley":{"formattedCitation":"(Gilang Dwi Fahri Harahap et al., 2024; Susmiyanto &amp; Muflih, 2025)","plainTextFormattedCitation":"(Gilang Dwi Fahri Harahap et al., 2024; Susmiyanto &amp; Muflih, 2025)","previouslyFormattedCitation":"(Gilang Dwi Fahri Harahap et al., 2024; Susmiyanto &amp; Muflih, 2025)"},"properties":{"noteIndex":0},"schema":"https://github.com/citation-style-language/schema/raw/master/csl-citation.json"}</w:instrText>
      </w:r>
      <w:r w:rsidR="00D04B9E" w:rsidRPr="00D54160">
        <w:fldChar w:fldCharType="separate"/>
      </w:r>
      <w:r w:rsidR="00D04B9E" w:rsidRPr="00D54160">
        <w:rPr>
          <w:noProof/>
        </w:rPr>
        <w:t>(Gilang Dwi Fahri Harahap et al., 2024; Susmiyanto &amp; Muflih, 2025)</w:t>
      </w:r>
      <w:r w:rsidR="00D04B9E" w:rsidRPr="00D54160">
        <w:fldChar w:fldCharType="end"/>
      </w:r>
      <w:r w:rsidR="00D04B9E">
        <w:t>.</w:t>
      </w:r>
      <w:r>
        <w:t xml:space="preserve">Sistem yang dikembangkan menyediakan instrumen audit secara langsung di dalam sistem sehingga program studi dapat mengunggah dokumen eviden sesuai kebutuhan instrumen. Sistem juga membantu auditor dalam mencatat hasil audit dan menentukan klasifikasi temuan kesesuaian maupun ketidaksesuaian yang terdiri dari kategori observasi, minor, dan mayor. Rekapitulasi hasil audit dapat disusun secara otomatis berdasarkan hasil temuan yang telah diinput auditor. Sistem turut mendukung proses Rencana Tindak Lanjut (RTL) melalui penyediaan fitur unggah bukti perbaikan dan pemantauan tindak lanjut temuan audit. Laporan audit juga disediakan dalam sistem untuk mendukung pelaksanaan Rapat Tinjauan Manajemen (RTM) serta membantu penyimpanan data audit tahun sebelumnya sebagai arsip dan kebutuhan evaluasi program studi. </w:t>
      </w:r>
    </w:p>
    <w:p w14:paraId="65C402AE" w14:textId="29C32567" w:rsidR="002F1C26" w:rsidRDefault="002F1C26" w:rsidP="00AE2EE7">
      <w:pPr>
        <w:pStyle w:val="NormalWeb"/>
        <w:spacing w:before="0" w:beforeAutospacing="0" w:after="0" w:afterAutospacing="0" w:line="360" w:lineRule="auto"/>
        <w:jc w:val="both"/>
      </w:pPr>
      <w:r>
        <w:tab/>
        <w:t>Berdasarkan uraian tersebut, pengembangan Sistem Informasi Audit Mutu Internal diharapkan dapat membantu pelaksanaan audit menjadi lebih terstruktur dan memudahkan pengelolaan data pada setiap tahapan audit. Sistem yang dikembangkan juga diharapkan dapat membantu penyimpanan dokumen audit, mempercepat penyusunan hasil audit, serta mendukung proses pemantauan tindak lanjut temuan audit. Penyediaan data audit dalam satu sistem juga diharapkan dapat memudahkan proses evaluasi dan kebutuhan akreditasi program studi di lingkungan Universitas Katolik Santo Thomas.</w:t>
      </w:r>
    </w:p>
    <w:p w14:paraId="0E7FE1D2" w14:textId="77777777" w:rsidR="00D54160" w:rsidRPr="0058240A" w:rsidRDefault="00D54160" w:rsidP="00B0459F">
      <w:pPr>
        <w:pStyle w:val="NormalWeb"/>
        <w:spacing w:before="0" w:beforeAutospacing="0" w:after="0" w:afterAutospacing="0" w:line="360" w:lineRule="auto"/>
        <w:ind w:firstLine="720"/>
        <w:jc w:val="both"/>
      </w:pPr>
    </w:p>
    <w:p w14:paraId="2E1279EF" w14:textId="77777777" w:rsidR="0058240A" w:rsidRPr="0058240A" w:rsidRDefault="0058240A" w:rsidP="00B0459F">
      <w:pPr>
        <w:keepNext/>
        <w:keepLines/>
        <w:spacing w:after="0" w:line="360" w:lineRule="auto"/>
        <w:jc w:val="both"/>
        <w:outlineLvl w:val="1"/>
        <w:rPr>
          <w:rFonts w:ascii="Times New Roman" w:eastAsiaTheme="majorEastAsia" w:hAnsi="Times New Roman" w:cstheme="majorBidi"/>
          <w:b/>
          <w:color w:val="000000" w:themeColor="text1"/>
          <w:sz w:val="24"/>
          <w:szCs w:val="26"/>
        </w:rPr>
      </w:pPr>
      <w:r w:rsidRPr="0058240A">
        <w:rPr>
          <w:rFonts w:ascii="Times New Roman" w:eastAsiaTheme="majorEastAsia" w:hAnsi="Times New Roman" w:cstheme="majorBidi"/>
          <w:b/>
          <w:color w:val="000000" w:themeColor="text1"/>
          <w:sz w:val="24"/>
          <w:szCs w:val="26"/>
        </w:rPr>
        <w:lastRenderedPageBreak/>
        <w:t>I.2 Rumusan Masalah</w:t>
      </w:r>
      <w:bookmarkEnd w:id="3"/>
    </w:p>
    <w:p w14:paraId="15DC92B4" w14:textId="77777777" w:rsidR="0058240A" w:rsidRPr="0058240A" w:rsidRDefault="0058240A" w:rsidP="00B0459F">
      <w:pPr>
        <w:spacing w:after="0" w:line="360" w:lineRule="auto"/>
        <w:ind w:firstLine="720"/>
        <w:jc w:val="both"/>
        <w:rPr>
          <w:rFonts w:ascii="Times New Roman" w:eastAsia="Times New Roman" w:hAnsi="Times New Roman" w:cs="Times New Roman"/>
          <w:b/>
          <w:bCs/>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Berdasarkan uraian pada latar belakang, maka rumusan masalah dalam penelitian ini dapat dirumuskan sebagai berikut:</w:t>
      </w:r>
    </w:p>
    <w:p w14:paraId="49F4C4CE" w14:textId="621AE55A" w:rsidR="0058240A" w:rsidRPr="0058240A" w:rsidRDefault="0058240A" w:rsidP="00B0459F">
      <w:pPr>
        <w:numPr>
          <w:ilvl w:val="0"/>
          <w:numId w:val="1"/>
        </w:numPr>
        <w:spacing w:after="0" w:line="360" w:lineRule="auto"/>
        <w:ind w:left="284" w:hanging="284"/>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Bagaimana mempersiapkan</w:t>
      </w:r>
      <w:r w:rsidR="00D54160">
        <w:rPr>
          <w:rFonts w:ascii="Times New Roman" w:eastAsia="Times New Roman" w:hAnsi="Times New Roman" w:cs="Times New Roman"/>
          <w:kern w:val="0"/>
          <w:sz w:val="24"/>
          <w:szCs w:val="24"/>
          <w:lang w:eastAsia="en-ID"/>
          <w14:ligatures w14:val="none"/>
        </w:rPr>
        <w:t xml:space="preserve"> data </w:t>
      </w:r>
      <w:r w:rsidRPr="0058240A">
        <w:rPr>
          <w:rFonts w:ascii="Times New Roman" w:eastAsia="Times New Roman" w:hAnsi="Times New Roman" w:cs="Times New Roman"/>
          <w:kern w:val="0"/>
          <w:sz w:val="24"/>
          <w:szCs w:val="24"/>
          <w:lang w:eastAsia="en-ID"/>
          <w14:ligatures w14:val="none"/>
        </w:rPr>
        <w:t xml:space="preserve">untuk </w:t>
      </w:r>
      <w:r w:rsidR="00D54160">
        <w:rPr>
          <w:rFonts w:ascii="Times New Roman" w:eastAsia="Times New Roman" w:hAnsi="Times New Roman" w:cs="Times New Roman"/>
          <w:kern w:val="0"/>
          <w:sz w:val="24"/>
          <w:szCs w:val="24"/>
          <w:lang w:eastAsia="en-ID"/>
          <w14:ligatures w14:val="none"/>
        </w:rPr>
        <w:t xml:space="preserve">kebutuhan pengembangan sistem dalam </w:t>
      </w:r>
      <w:r w:rsidRPr="0058240A">
        <w:rPr>
          <w:rFonts w:ascii="Times New Roman" w:eastAsia="Times New Roman" w:hAnsi="Times New Roman" w:cs="Times New Roman"/>
          <w:kern w:val="0"/>
          <w:sz w:val="24"/>
          <w:szCs w:val="24"/>
          <w:lang w:eastAsia="en-ID"/>
          <w14:ligatures w14:val="none"/>
        </w:rPr>
        <w:t xml:space="preserve">pelaksanaan audit? </w:t>
      </w:r>
    </w:p>
    <w:p w14:paraId="4E2EDC44" w14:textId="77777777" w:rsidR="0058240A" w:rsidRPr="0058240A" w:rsidRDefault="0058240A" w:rsidP="00B0459F">
      <w:pPr>
        <w:numPr>
          <w:ilvl w:val="0"/>
          <w:numId w:val="1"/>
        </w:numPr>
        <w:spacing w:after="0" w:line="360" w:lineRule="auto"/>
        <w:ind w:left="284" w:hanging="284"/>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Bagaimana merancang Sistem Informasi Audit Mutu Internal sesuai kebutuhan pengguna? </w:t>
      </w:r>
    </w:p>
    <w:p w14:paraId="76C4F6D7" w14:textId="77777777" w:rsidR="0058240A" w:rsidRPr="0058240A" w:rsidRDefault="0058240A" w:rsidP="00B0459F">
      <w:pPr>
        <w:numPr>
          <w:ilvl w:val="0"/>
          <w:numId w:val="1"/>
        </w:numPr>
        <w:spacing w:after="0" w:line="360" w:lineRule="auto"/>
        <w:ind w:left="284" w:hanging="284"/>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Bagaimana mengimplementasikan Sistem Informasi Audit Mutu Internal dalam mendukung proses audit? </w:t>
      </w:r>
    </w:p>
    <w:p w14:paraId="4E6AA4F1" w14:textId="02529DFB" w:rsidR="0058240A" w:rsidRDefault="0058240A" w:rsidP="00B0459F">
      <w:pPr>
        <w:numPr>
          <w:ilvl w:val="0"/>
          <w:numId w:val="1"/>
        </w:numPr>
        <w:spacing w:after="0" w:line="360" w:lineRule="auto"/>
        <w:ind w:left="284" w:hanging="284"/>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Bagaimana mengevaluasi Sistem Informasi Audit Mutu Internal yang akan dibangun agar sesuai dengan kebutuhan pengguna?</w:t>
      </w:r>
    </w:p>
    <w:p w14:paraId="672204EE" w14:textId="77777777" w:rsidR="0058240A" w:rsidRPr="0058240A" w:rsidRDefault="0058240A" w:rsidP="00464658">
      <w:pPr>
        <w:spacing w:after="0" w:line="360" w:lineRule="auto"/>
        <w:contextualSpacing/>
        <w:jc w:val="both"/>
        <w:rPr>
          <w:rFonts w:ascii="Times New Roman" w:eastAsia="Times New Roman" w:hAnsi="Times New Roman" w:cs="Times New Roman"/>
          <w:kern w:val="0"/>
          <w:sz w:val="24"/>
          <w:szCs w:val="24"/>
          <w:lang w:eastAsia="en-ID"/>
          <w14:ligatures w14:val="none"/>
        </w:rPr>
      </w:pPr>
    </w:p>
    <w:p w14:paraId="6C46944E" w14:textId="77777777" w:rsidR="0058240A" w:rsidRPr="0058240A" w:rsidRDefault="0058240A" w:rsidP="00464658">
      <w:pPr>
        <w:keepNext/>
        <w:keepLines/>
        <w:spacing w:after="0"/>
        <w:outlineLvl w:val="1"/>
        <w:rPr>
          <w:rFonts w:ascii="Times New Roman" w:eastAsia="Times New Roman" w:hAnsi="Times New Roman" w:cstheme="majorBidi"/>
          <w:b/>
          <w:color w:val="000000" w:themeColor="text1"/>
          <w:sz w:val="24"/>
          <w:szCs w:val="26"/>
          <w:lang w:eastAsia="en-ID"/>
        </w:rPr>
      </w:pPr>
      <w:bookmarkStart w:id="4" w:name="_Toc225228538"/>
      <w:r w:rsidRPr="0058240A">
        <w:rPr>
          <w:rFonts w:ascii="Times New Roman" w:eastAsia="Times New Roman" w:hAnsi="Times New Roman" w:cstheme="majorBidi"/>
          <w:b/>
          <w:color w:val="000000" w:themeColor="text1"/>
          <w:sz w:val="24"/>
          <w:szCs w:val="26"/>
          <w:lang w:eastAsia="en-ID"/>
        </w:rPr>
        <w:t>I.3 Batasan Masalah</w:t>
      </w:r>
      <w:bookmarkEnd w:id="4"/>
    </w:p>
    <w:p w14:paraId="6AB45D9C" w14:textId="77777777" w:rsidR="0058240A" w:rsidRPr="0058240A" w:rsidRDefault="0058240A" w:rsidP="00464658">
      <w:pPr>
        <w:spacing w:after="0" w:line="360" w:lineRule="auto"/>
        <w:ind w:firstLine="720"/>
        <w:jc w:val="both"/>
        <w:rPr>
          <w:rFonts w:ascii="Times New Roman" w:hAnsi="Times New Roman" w:cs="Times New Roman"/>
          <w:b/>
          <w:bCs/>
          <w:sz w:val="24"/>
          <w:szCs w:val="24"/>
        </w:rPr>
      </w:pPr>
      <w:r w:rsidRPr="0058240A">
        <w:rPr>
          <w:rFonts w:ascii="Times New Roman" w:hAnsi="Times New Roman" w:cs="Times New Roman"/>
          <w:sz w:val="24"/>
          <w:szCs w:val="24"/>
        </w:rPr>
        <w:t>Agar penelitian ini lebih terarah dan tidak melebar dari fokus utama, maka ditetapkan beberapa batasan masalah sebagai berikut:</w:t>
      </w:r>
    </w:p>
    <w:p w14:paraId="24780B75" w14:textId="77777777" w:rsidR="0058240A" w:rsidRPr="0058240A" w:rsidRDefault="0058240A" w:rsidP="00464658">
      <w:pPr>
        <w:numPr>
          <w:ilvl w:val="0"/>
          <w:numId w:val="2"/>
        </w:numPr>
        <w:spacing w:after="0" w:line="360" w:lineRule="auto"/>
        <w:ind w:left="284" w:hanging="284"/>
        <w:contextualSpacing/>
        <w:jc w:val="both"/>
        <w:rPr>
          <w:rFonts w:ascii="Times New Roman" w:hAnsi="Times New Roman" w:cs="Times New Roman"/>
          <w:sz w:val="24"/>
          <w:szCs w:val="24"/>
        </w:rPr>
      </w:pPr>
      <w:r w:rsidRPr="0058240A">
        <w:rPr>
          <w:rFonts w:ascii="Times New Roman" w:hAnsi="Times New Roman" w:cs="Times New Roman"/>
          <w:sz w:val="24"/>
          <w:szCs w:val="24"/>
        </w:rPr>
        <w:t>Penelitian ini menggunakan metode Rapid Application Development (RAD) dalam pengembangan sistem.</w:t>
      </w:r>
    </w:p>
    <w:p w14:paraId="1A3C65F8" w14:textId="77777777" w:rsidR="005C3B89" w:rsidRPr="005C3B89" w:rsidRDefault="005C3B89" w:rsidP="00464658">
      <w:pPr>
        <w:numPr>
          <w:ilvl w:val="0"/>
          <w:numId w:val="2"/>
        </w:numPr>
        <w:spacing w:after="0" w:line="360" w:lineRule="auto"/>
        <w:ind w:left="284" w:hanging="284"/>
        <w:contextualSpacing/>
        <w:jc w:val="both"/>
        <w:rPr>
          <w:rFonts w:ascii="Times New Roman" w:eastAsia="Times New Roman" w:hAnsi="Times New Roman" w:cs="Times New Roman"/>
          <w:kern w:val="0"/>
          <w:sz w:val="24"/>
          <w:szCs w:val="24"/>
          <w:lang w:eastAsia="en-ID"/>
          <w14:ligatures w14:val="none"/>
        </w:rPr>
      </w:pPr>
      <w:r w:rsidRPr="005C3B89">
        <w:rPr>
          <w:rFonts w:ascii="Times New Roman" w:hAnsi="Times New Roman" w:cs="Times New Roman"/>
          <w:sz w:val="24"/>
          <w:szCs w:val="24"/>
        </w:rPr>
        <w:t>Sistem yang dikembangkan difokuskan pada penyediaan instrumen dalam sistem, penyediaan fitur unggah data dan dokumen sesuai kebutuhan audit, klasifikasi temuan, serta pencatatan dan pemantauan Rencana Tindak Lanjut (RTL) secara terstruktur, termasuk penyediaan laporan yang digunakan sebagai dasar dalam pelaksanaan Rapat Tinjauan Manajemen (RTM)</w:t>
      </w:r>
    </w:p>
    <w:p w14:paraId="7D8E1217" w14:textId="795703DE" w:rsidR="00270D89" w:rsidRPr="00270D89" w:rsidRDefault="00270D89" w:rsidP="00464658">
      <w:pPr>
        <w:numPr>
          <w:ilvl w:val="0"/>
          <w:numId w:val="2"/>
        </w:numPr>
        <w:spacing w:after="0" w:line="360" w:lineRule="auto"/>
        <w:ind w:left="284" w:hanging="284"/>
        <w:contextualSpacing/>
        <w:jc w:val="both"/>
        <w:rPr>
          <w:rFonts w:ascii="Times New Roman" w:eastAsia="Times New Roman" w:hAnsi="Times New Roman" w:cs="Times New Roman"/>
          <w:kern w:val="0"/>
          <w:sz w:val="24"/>
          <w:szCs w:val="24"/>
          <w:lang w:eastAsia="en-ID"/>
          <w14:ligatures w14:val="none"/>
        </w:rPr>
      </w:pPr>
      <w:r w:rsidRPr="00270D89">
        <w:rPr>
          <w:rFonts w:ascii="Times New Roman" w:hAnsi="Times New Roman" w:cs="Times New Roman"/>
          <w:sz w:val="24"/>
          <w:szCs w:val="24"/>
        </w:rPr>
        <w:t>Pengguna sistem dibatasi pada pihak yang terlibat dalam proses audit, yaitu auditor dan program studi sebagai auditee</w:t>
      </w:r>
      <w:r w:rsidR="0058240A" w:rsidRPr="00270D89">
        <w:rPr>
          <w:rFonts w:ascii="Times New Roman" w:hAnsi="Times New Roman" w:cs="Times New Roman"/>
          <w:sz w:val="24"/>
          <w:szCs w:val="24"/>
        </w:rPr>
        <w:t>.</w:t>
      </w:r>
    </w:p>
    <w:p w14:paraId="68320EC2" w14:textId="28CCE909" w:rsidR="0058240A" w:rsidRPr="00C47CF9" w:rsidRDefault="00C47CF9" w:rsidP="00464658">
      <w:pPr>
        <w:numPr>
          <w:ilvl w:val="0"/>
          <w:numId w:val="2"/>
        </w:numPr>
        <w:spacing w:after="0" w:line="360" w:lineRule="auto"/>
        <w:ind w:left="284" w:hanging="284"/>
        <w:contextualSpacing/>
        <w:jc w:val="both"/>
        <w:rPr>
          <w:rFonts w:ascii="Times New Roman" w:eastAsia="Times New Roman" w:hAnsi="Times New Roman" w:cs="Times New Roman"/>
          <w:kern w:val="0"/>
          <w:sz w:val="24"/>
          <w:szCs w:val="24"/>
          <w:lang w:eastAsia="en-ID"/>
          <w14:ligatures w14:val="none"/>
        </w:rPr>
      </w:pPr>
      <w:r w:rsidRPr="00C47CF9">
        <w:rPr>
          <w:rFonts w:ascii="Times New Roman" w:hAnsi="Times New Roman" w:cs="Times New Roman"/>
          <w:sz w:val="24"/>
          <w:szCs w:val="24"/>
        </w:rPr>
        <w:t>Pengembangan sistem dilakukan berbasis web yang dapat diakses secara online dengan menggunakan bahasa pemrograman PHP dan database MySQL</w:t>
      </w:r>
      <w:r w:rsidR="00270D89" w:rsidRPr="00C47CF9">
        <w:rPr>
          <w:rFonts w:ascii="Times New Roman" w:hAnsi="Times New Roman" w:cs="Times New Roman"/>
          <w:sz w:val="24"/>
          <w:szCs w:val="24"/>
        </w:rPr>
        <w:t>.</w:t>
      </w:r>
    </w:p>
    <w:p w14:paraId="0767B809" w14:textId="77777777" w:rsidR="00270D89" w:rsidRPr="00270D89" w:rsidRDefault="00270D89" w:rsidP="00464658">
      <w:pPr>
        <w:spacing w:after="0" w:line="360" w:lineRule="auto"/>
        <w:contextualSpacing/>
        <w:jc w:val="both"/>
        <w:rPr>
          <w:rFonts w:ascii="Times New Roman" w:eastAsia="Times New Roman" w:hAnsi="Times New Roman" w:cs="Times New Roman"/>
          <w:kern w:val="0"/>
          <w:sz w:val="24"/>
          <w:szCs w:val="24"/>
          <w:lang w:eastAsia="en-ID"/>
          <w14:ligatures w14:val="none"/>
        </w:rPr>
      </w:pPr>
    </w:p>
    <w:p w14:paraId="636D1D5D" w14:textId="77777777" w:rsidR="0058240A" w:rsidRPr="0058240A" w:rsidRDefault="0058240A" w:rsidP="00464658">
      <w:pPr>
        <w:keepNext/>
        <w:keepLines/>
        <w:spacing w:after="0" w:line="360" w:lineRule="auto"/>
        <w:jc w:val="both"/>
        <w:outlineLvl w:val="1"/>
        <w:rPr>
          <w:rFonts w:ascii="Times New Roman" w:eastAsia="Times New Roman" w:hAnsi="Times New Roman" w:cstheme="majorBidi"/>
          <w:b/>
          <w:color w:val="000000" w:themeColor="text1"/>
          <w:sz w:val="24"/>
          <w:szCs w:val="26"/>
          <w:lang w:eastAsia="en-ID"/>
        </w:rPr>
      </w:pPr>
      <w:bookmarkStart w:id="5" w:name="_Toc225228539"/>
      <w:r w:rsidRPr="0058240A">
        <w:rPr>
          <w:rFonts w:ascii="Times New Roman" w:eastAsia="Times New Roman" w:hAnsi="Times New Roman" w:cstheme="majorBidi"/>
          <w:b/>
          <w:color w:val="000000" w:themeColor="text1"/>
          <w:sz w:val="24"/>
          <w:szCs w:val="26"/>
          <w:lang w:eastAsia="en-ID"/>
        </w:rPr>
        <w:t>I.4 Maksud dan Tujuan Penelitian</w:t>
      </w:r>
      <w:bookmarkEnd w:id="5"/>
    </w:p>
    <w:p w14:paraId="6C0C6069" w14:textId="77777777" w:rsidR="0058240A" w:rsidRPr="0058240A" w:rsidRDefault="0058240A" w:rsidP="00464658">
      <w:pPr>
        <w:keepNext/>
        <w:keepLines/>
        <w:spacing w:after="0" w:line="360" w:lineRule="auto"/>
        <w:jc w:val="both"/>
        <w:outlineLvl w:val="1"/>
        <w:rPr>
          <w:rFonts w:ascii="Times New Roman" w:eastAsia="Times New Roman" w:hAnsi="Times New Roman" w:cstheme="majorBidi"/>
          <w:b/>
          <w:color w:val="000000" w:themeColor="text1"/>
          <w:sz w:val="24"/>
          <w:szCs w:val="26"/>
          <w:lang w:eastAsia="en-ID"/>
        </w:rPr>
      </w:pPr>
      <w:bookmarkStart w:id="6" w:name="_Toc225228540"/>
      <w:r w:rsidRPr="0058240A">
        <w:rPr>
          <w:rFonts w:ascii="Times New Roman" w:eastAsia="Times New Roman" w:hAnsi="Times New Roman" w:cstheme="majorBidi"/>
          <w:b/>
          <w:color w:val="000000" w:themeColor="text1"/>
          <w:sz w:val="24"/>
          <w:szCs w:val="26"/>
          <w:lang w:eastAsia="en-ID"/>
        </w:rPr>
        <w:t>I.4.1 Maksud Penelitian</w:t>
      </w:r>
      <w:bookmarkEnd w:id="6"/>
      <w:r w:rsidRPr="0058240A">
        <w:rPr>
          <w:rFonts w:ascii="Times New Roman" w:eastAsia="Times New Roman" w:hAnsi="Times New Roman" w:cstheme="majorBidi"/>
          <w:b/>
          <w:color w:val="000000" w:themeColor="text1"/>
          <w:sz w:val="24"/>
          <w:szCs w:val="26"/>
          <w:lang w:eastAsia="en-ID"/>
        </w:rPr>
        <w:t xml:space="preserve"> </w:t>
      </w:r>
    </w:p>
    <w:p w14:paraId="31DB7E01" w14:textId="77777777" w:rsidR="0058240A" w:rsidRPr="0058240A" w:rsidRDefault="0058240A" w:rsidP="00464658">
      <w:pPr>
        <w:spacing w:after="0" w:line="360" w:lineRule="auto"/>
        <w:ind w:firstLine="720"/>
        <w:jc w:val="both"/>
        <w:rPr>
          <w:rFonts w:ascii="Times New Roman" w:eastAsia="Times New Roman" w:hAnsi="Times New Roman" w:cs="Times New Roman"/>
          <w:kern w:val="0"/>
          <w:sz w:val="24"/>
          <w:szCs w:val="24"/>
          <w:lang w:eastAsia="en-ID"/>
          <w14:ligatures w14:val="none"/>
        </w:rPr>
      </w:pPr>
      <w:bookmarkStart w:id="7" w:name="_Toc225228541"/>
      <w:r w:rsidRPr="0058240A">
        <w:rPr>
          <w:rFonts w:ascii="Times New Roman" w:eastAsia="Times New Roman" w:hAnsi="Times New Roman" w:cs="Times New Roman"/>
          <w:kern w:val="0"/>
          <w:sz w:val="24"/>
          <w:szCs w:val="24"/>
          <w:lang w:eastAsia="en-ID"/>
          <w14:ligatures w14:val="none"/>
        </w:rPr>
        <w:t xml:space="preserve">Maksud dari penelitian ini adalah untuk mengembangkan Sistem Informasi Audit Mutu Internal yang dapat mendukung proses pelaksanaan audit secara lebih terstruktur, efektif, dan terintegrasi, khususnya dalam pengelolaan dokumen, </w:t>
      </w:r>
      <w:r w:rsidRPr="0058240A">
        <w:rPr>
          <w:rFonts w:ascii="Times New Roman" w:eastAsia="Times New Roman" w:hAnsi="Times New Roman" w:cs="Times New Roman"/>
          <w:kern w:val="0"/>
          <w:sz w:val="24"/>
          <w:szCs w:val="24"/>
          <w:lang w:eastAsia="en-ID"/>
          <w14:ligatures w14:val="none"/>
        </w:rPr>
        <w:lastRenderedPageBreak/>
        <w:t>pelaksanaan audit, serta pemantauan tindak lanjut hasil audit di Lembaga Penjaminan Mutu Universitas Katolik Santo Thomas.</w:t>
      </w:r>
    </w:p>
    <w:p w14:paraId="4C7DA888" w14:textId="77777777" w:rsidR="0058240A" w:rsidRPr="0058240A" w:rsidRDefault="0058240A" w:rsidP="00464658">
      <w:pPr>
        <w:spacing w:after="0" w:line="360" w:lineRule="auto"/>
        <w:ind w:firstLine="720"/>
        <w:jc w:val="both"/>
        <w:rPr>
          <w:rFonts w:ascii="Times New Roman" w:eastAsia="Times New Roman" w:hAnsi="Times New Roman" w:cs="Times New Roman"/>
          <w:kern w:val="0"/>
          <w:sz w:val="24"/>
          <w:szCs w:val="24"/>
          <w:lang w:eastAsia="en-ID"/>
          <w14:ligatures w14:val="none"/>
        </w:rPr>
      </w:pPr>
    </w:p>
    <w:p w14:paraId="0BB73DC7" w14:textId="77777777" w:rsidR="0058240A" w:rsidRPr="0058240A" w:rsidRDefault="0058240A" w:rsidP="00464658">
      <w:pPr>
        <w:keepNext/>
        <w:keepLines/>
        <w:spacing w:after="0" w:line="360" w:lineRule="auto"/>
        <w:jc w:val="both"/>
        <w:outlineLvl w:val="1"/>
        <w:rPr>
          <w:rFonts w:ascii="Times New Roman" w:eastAsiaTheme="majorEastAsia" w:hAnsi="Times New Roman" w:cstheme="majorBidi"/>
          <w:b/>
          <w:color w:val="000000" w:themeColor="text1"/>
          <w:sz w:val="24"/>
          <w:szCs w:val="26"/>
          <w:lang w:eastAsia="en-ID"/>
        </w:rPr>
      </w:pPr>
      <w:r w:rsidRPr="0058240A">
        <w:rPr>
          <w:rFonts w:ascii="Times New Roman" w:eastAsiaTheme="majorEastAsia" w:hAnsi="Times New Roman" w:cstheme="majorBidi"/>
          <w:b/>
          <w:color w:val="000000" w:themeColor="text1"/>
          <w:sz w:val="24"/>
          <w:szCs w:val="26"/>
          <w:lang w:eastAsia="en-ID"/>
        </w:rPr>
        <w:t>I.4.2 Tujuan Penelitian</w:t>
      </w:r>
      <w:bookmarkEnd w:id="7"/>
    </w:p>
    <w:p w14:paraId="0FC9C301" w14:textId="07233365" w:rsidR="0058240A" w:rsidRPr="0058240A" w:rsidRDefault="00270D89" w:rsidP="00464658">
      <w:pPr>
        <w:spacing w:after="0" w:line="360" w:lineRule="auto"/>
        <w:ind w:firstLine="72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Adapun t</w:t>
      </w:r>
      <w:r w:rsidR="0058240A" w:rsidRPr="0058240A">
        <w:rPr>
          <w:rFonts w:ascii="Times New Roman" w:eastAsia="Times New Roman" w:hAnsi="Times New Roman" w:cs="Times New Roman"/>
          <w:kern w:val="0"/>
          <w:sz w:val="24"/>
          <w:szCs w:val="24"/>
          <w:lang w:eastAsia="en-ID"/>
          <w14:ligatures w14:val="none"/>
        </w:rPr>
        <w:t>ujuan dari penelitian ini adalah sebagai berikut:</w:t>
      </w:r>
    </w:p>
    <w:p w14:paraId="3D5A66CF" w14:textId="77777777" w:rsidR="00C47CF9" w:rsidRPr="00C47CF9" w:rsidRDefault="00C47CF9" w:rsidP="00464658">
      <w:pPr>
        <w:numPr>
          <w:ilvl w:val="0"/>
          <w:numId w:val="3"/>
        </w:numPr>
        <w:spacing w:after="0" w:line="360" w:lineRule="auto"/>
        <w:ind w:left="284" w:hanging="284"/>
        <w:jc w:val="both"/>
        <w:rPr>
          <w:rFonts w:ascii="Times New Roman" w:eastAsia="Times New Roman" w:hAnsi="Times New Roman" w:cs="Times New Roman"/>
          <w:kern w:val="0"/>
          <w:sz w:val="24"/>
          <w:szCs w:val="24"/>
          <w:lang w:eastAsia="en-ID"/>
          <w14:ligatures w14:val="none"/>
        </w:rPr>
      </w:pPr>
      <w:r w:rsidRPr="00C47CF9">
        <w:rPr>
          <w:rFonts w:ascii="Times New Roman" w:hAnsi="Times New Roman" w:cs="Times New Roman"/>
          <w:sz w:val="24"/>
          <w:szCs w:val="24"/>
        </w:rPr>
        <w:t>Mempersiapkan data untuk kebutuhan pengembangan sistem dalam pelaksanaan audit.</w:t>
      </w:r>
    </w:p>
    <w:p w14:paraId="2D74E508" w14:textId="60D097BF" w:rsidR="0058240A" w:rsidRPr="0058240A" w:rsidRDefault="0058240A" w:rsidP="00464658">
      <w:pPr>
        <w:numPr>
          <w:ilvl w:val="0"/>
          <w:numId w:val="3"/>
        </w:numPr>
        <w:spacing w:after="0" w:line="360" w:lineRule="auto"/>
        <w:ind w:left="284" w:hanging="284"/>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Merancang Sistem Informasi Audit Mutu Internal sesuai dengan kebutuhan pengguna. </w:t>
      </w:r>
    </w:p>
    <w:p w14:paraId="78832431" w14:textId="77777777" w:rsidR="0058240A" w:rsidRPr="0058240A" w:rsidRDefault="0058240A" w:rsidP="00464658">
      <w:pPr>
        <w:numPr>
          <w:ilvl w:val="0"/>
          <w:numId w:val="3"/>
        </w:numPr>
        <w:spacing w:after="0" w:line="360" w:lineRule="auto"/>
        <w:ind w:left="284" w:hanging="284"/>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Mengimplementasikan Sistem Informasi Audit Mutu Internal dalam mendukung proses audit. </w:t>
      </w:r>
    </w:p>
    <w:p w14:paraId="2CC3B30F" w14:textId="1BB7CE14" w:rsidR="0058240A" w:rsidRDefault="0058240A" w:rsidP="00464658">
      <w:pPr>
        <w:numPr>
          <w:ilvl w:val="0"/>
          <w:numId w:val="3"/>
        </w:numPr>
        <w:spacing w:after="0" w:line="360" w:lineRule="auto"/>
        <w:ind w:left="284" w:hanging="284"/>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Mengevaluasi Sistem Informasi Audit Mutu Internal yang akan dibangun agar sesuai dengan kebutuhan pengguna. </w:t>
      </w:r>
    </w:p>
    <w:p w14:paraId="705028EC" w14:textId="77777777" w:rsidR="0058240A" w:rsidRPr="0058240A" w:rsidRDefault="0058240A" w:rsidP="0058240A">
      <w:pPr>
        <w:spacing w:after="0" w:line="360" w:lineRule="auto"/>
        <w:ind w:left="284"/>
        <w:jc w:val="both"/>
        <w:rPr>
          <w:rFonts w:ascii="Times New Roman" w:eastAsia="Times New Roman" w:hAnsi="Times New Roman" w:cs="Times New Roman"/>
          <w:kern w:val="0"/>
          <w:sz w:val="24"/>
          <w:szCs w:val="24"/>
          <w:lang w:eastAsia="en-ID"/>
          <w14:ligatures w14:val="none"/>
        </w:rPr>
      </w:pPr>
    </w:p>
    <w:p w14:paraId="6AB919B1" w14:textId="77777777" w:rsidR="0058240A" w:rsidRPr="0058240A" w:rsidRDefault="0058240A" w:rsidP="00464658">
      <w:pPr>
        <w:keepNext/>
        <w:keepLines/>
        <w:spacing w:after="0"/>
        <w:ind w:left="284" w:hanging="284"/>
        <w:outlineLvl w:val="1"/>
        <w:rPr>
          <w:rFonts w:ascii="Times New Roman" w:eastAsia="Times New Roman" w:hAnsi="Times New Roman" w:cstheme="majorBidi"/>
          <w:b/>
          <w:color w:val="000000" w:themeColor="text1"/>
          <w:sz w:val="24"/>
          <w:szCs w:val="26"/>
          <w:lang w:eastAsia="en-ID"/>
        </w:rPr>
      </w:pPr>
      <w:bookmarkStart w:id="8" w:name="_Toc225228542"/>
      <w:r w:rsidRPr="0058240A">
        <w:rPr>
          <w:rFonts w:ascii="Times New Roman" w:eastAsia="Times New Roman" w:hAnsi="Times New Roman" w:cstheme="majorBidi"/>
          <w:b/>
          <w:color w:val="000000" w:themeColor="text1"/>
          <w:sz w:val="24"/>
          <w:szCs w:val="26"/>
          <w:lang w:eastAsia="en-ID"/>
        </w:rPr>
        <w:t>I.5 Manfaat Penelitian</w:t>
      </w:r>
      <w:bookmarkEnd w:id="8"/>
    </w:p>
    <w:p w14:paraId="5A1B93EF" w14:textId="77777777" w:rsidR="0058240A" w:rsidRPr="0058240A" w:rsidRDefault="0058240A" w:rsidP="00464658">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Penelitian ini diharapkan dapat memberikan manfaat sebagai berikut:</w:t>
      </w:r>
    </w:p>
    <w:p w14:paraId="3E822F65" w14:textId="777483BF" w:rsidR="00C47CF9" w:rsidRPr="00C47CF9" w:rsidRDefault="00C47CF9" w:rsidP="00464658">
      <w:pPr>
        <w:pStyle w:val="ListParagraph"/>
        <w:numPr>
          <w:ilvl w:val="0"/>
          <w:numId w:val="13"/>
        </w:numPr>
        <w:spacing w:after="0" w:line="360" w:lineRule="auto"/>
        <w:ind w:left="284" w:hanging="284"/>
        <w:jc w:val="both"/>
        <w:rPr>
          <w:rFonts w:ascii="Times New Roman" w:eastAsia="Times New Roman" w:hAnsi="Times New Roman" w:cs="Times New Roman"/>
          <w:kern w:val="0"/>
          <w:sz w:val="24"/>
          <w:szCs w:val="24"/>
          <w:lang w:eastAsia="en-ID"/>
          <w14:ligatures w14:val="none"/>
        </w:rPr>
      </w:pPr>
      <w:r w:rsidRPr="00C47CF9">
        <w:rPr>
          <w:rFonts w:ascii="Times New Roman" w:eastAsia="Times New Roman" w:hAnsi="Times New Roman" w:cs="Times New Roman"/>
          <w:kern w:val="0"/>
          <w:sz w:val="24"/>
          <w:szCs w:val="24"/>
          <w:lang w:eastAsia="en-ID"/>
          <w14:ligatures w14:val="none"/>
        </w:rPr>
        <w:t xml:space="preserve">Membantu Lembaga Penjaminan Mutu (LPM) dalam menyediakan formulir Audit Mutu Internal secara terstruktur di dalam sistem, sehingga dapat digunakan sesuai kebutuhan audit. </w:t>
      </w:r>
    </w:p>
    <w:p w14:paraId="23610365" w14:textId="3AB4D2E4" w:rsidR="00C47CF9" w:rsidRPr="00C47CF9" w:rsidRDefault="00C47CF9" w:rsidP="00464658">
      <w:pPr>
        <w:pStyle w:val="ListParagraph"/>
        <w:numPr>
          <w:ilvl w:val="0"/>
          <w:numId w:val="13"/>
        </w:numPr>
        <w:spacing w:after="0" w:line="360" w:lineRule="auto"/>
        <w:ind w:left="284" w:hanging="284"/>
        <w:jc w:val="both"/>
        <w:rPr>
          <w:rFonts w:ascii="Times New Roman" w:eastAsia="Times New Roman" w:hAnsi="Times New Roman" w:cs="Times New Roman"/>
          <w:kern w:val="0"/>
          <w:sz w:val="24"/>
          <w:szCs w:val="24"/>
          <w:lang w:eastAsia="en-ID"/>
          <w14:ligatures w14:val="none"/>
        </w:rPr>
      </w:pPr>
      <w:r w:rsidRPr="00C47CF9">
        <w:rPr>
          <w:rFonts w:ascii="Times New Roman" w:eastAsia="Times New Roman" w:hAnsi="Times New Roman" w:cs="Times New Roman"/>
          <w:kern w:val="0"/>
          <w:sz w:val="24"/>
          <w:szCs w:val="24"/>
          <w:lang w:eastAsia="en-ID"/>
          <w14:ligatures w14:val="none"/>
        </w:rPr>
        <w:t xml:space="preserve">Memudahkan LPM dalam menyediakan dan menyimpan instrumen serta data dan dokumen audit secara terpusat sehingga lebih tertata dan mudah ditelusuri. </w:t>
      </w:r>
    </w:p>
    <w:p w14:paraId="5BCBFB07" w14:textId="5E56EB96" w:rsidR="00C47CF9" w:rsidRPr="00C47CF9" w:rsidRDefault="00C47CF9" w:rsidP="00464658">
      <w:pPr>
        <w:pStyle w:val="ListParagraph"/>
        <w:numPr>
          <w:ilvl w:val="0"/>
          <w:numId w:val="13"/>
        </w:numPr>
        <w:spacing w:after="0" w:line="360" w:lineRule="auto"/>
        <w:ind w:left="284" w:hanging="284"/>
        <w:jc w:val="both"/>
        <w:rPr>
          <w:rFonts w:ascii="Times New Roman" w:eastAsia="Times New Roman" w:hAnsi="Times New Roman" w:cs="Times New Roman"/>
          <w:kern w:val="0"/>
          <w:sz w:val="24"/>
          <w:szCs w:val="24"/>
          <w:lang w:eastAsia="en-ID"/>
          <w14:ligatures w14:val="none"/>
        </w:rPr>
      </w:pPr>
      <w:r w:rsidRPr="00C47CF9">
        <w:rPr>
          <w:rFonts w:ascii="Times New Roman" w:eastAsia="Times New Roman" w:hAnsi="Times New Roman" w:cs="Times New Roman"/>
          <w:kern w:val="0"/>
          <w:sz w:val="24"/>
          <w:szCs w:val="24"/>
          <w:lang w:eastAsia="en-ID"/>
          <w14:ligatures w14:val="none"/>
        </w:rPr>
        <w:t xml:space="preserve">Membantu auditor dalam melakukan klasifikasi temuan yang mencakup kesesuaian dan ketidaksesuaian serta kategori observasi, minor, dan mayor, serta menghasilkan rekapitulasi hasil audit secara otomatis. </w:t>
      </w:r>
    </w:p>
    <w:p w14:paraId="3B6A245E" w14:textId="39B5F4D2" w:rsidR="00C47CF9" w:rsidRPr="00C47CF9" w:rsidRDefault="00C47CF9" w:rsidP="00464658">
      <w:pPr>
        <w:pStyle w:val="ListParagraph"/>
        <w:numPr>
          <w:ilvl w:val="0"/>
          <w:numId w:val="13"/>
        </w:numPr>
        <w:spacing w:after="0" w:line="360" w:lineRule="auto"/>
        <w:ind w:left="284" w:hanging="284"/>
        <w:jc w:val="both"/>
        <w:rPr>
          <w:rFonts w:ascii="Times New Roman" w:eastAsia="Times New Roman" w:hAnsi="Times New Roman" w:cs="Times New Roman"/>
          <w:kern w:val="0"/>
          <w:sz w:val="24"/>
          <w:szCs w:val="24"/>
          <w:lang w:eastAsia="en-ID"/>
          <w14:ligatures w14:val="none"/>
        </w:rPr>
      </w:pPr>
      <w:r w:rsidRPr="00C47CF9">
        <w:rPr>
          <w:rFonts w:ascii="Times New Roman" w:eastAsia="Times New Roman" w:hAnsi="Times New Roman" w:cs="Times New Roman"/>
          <w:kern w:val="0"/>
          <w:sz w:val="24"/>
          <w:szCs w:val="24"/>
          <w:lang w:eastAsia="en-ID"/>
          <w14:ligatures w14:val="none"/>
        </w:rPr>
        <w:t xml:space="preserve">Membantu LPM dalam memantau pelaksanaan Rencana Tindak Lanjut (RTL) melalui pencatatan yang tersusun dalam sistem. </w:t>
      </w:r>
    </w:p>
    <w:p w14:paraId="5BF9A248" w14:textId="5F5DFF14" w:rsidR="0058240A" w:rsidRDefault="00C47CF9" w:rsidP="00464658">
      <w:pPr>
        <w:pStyle w:val="ListParagraph"/>
        <w:numPr>
          <w:ilvl w:val="0"/>
          <w:numId w:val="13"/>
        </w:numPr>
        <w:spacing w:after="0" w:line="360" w:lineRule="auto"/>
        <w:ind w:left="284" w:hanging="284"/>
        <w:jc w:val="both"/>
        <w:rPr>
          <w:rFonts w:ascii="Times New Roman" w:eastAsia="Times New Roman" w:hAnsi="Times New Roman" w:cs="Times New Roman"/>
          <w:kern w:val="0"/>
          <w:sz w:val="24"/>
          <w:szCs w:val="24"/>
          <w:lang w:eastAsia="en-ID"/>
          <w14:ligatures w14:val="none"/>
        </w:rPr>
      </w:pPr>
      <w:r w:rsidRPr="00C47CF9">
        <w:rPr>
          <w:rFonts w:ascii="Times New Roman" w:eastAsia="Times New Roman" w:hAnsi="Times New Roman" w:cs="Times New Roman"/>
          <w:kern w:val="0"/>
          <w:sz w:val="24"/>
          <w:szCs w:val="24"/>
          <w:lang w:eastAsia="en-ID"/>
          <w14:ligatures w14:val="none"/>
        </w:rPr>
        <w:t>Meningkatkan keamanan dan keteraturan penyimpanan data audit sehingga mengurangi risiko kehilangan serta memudahkan penelusuran data sebelumnya.</w:t>
      </w:r>
    </w:p>
    <w:p w14:paraId="065FD54E" w14:textId="77777777" w:rsidR="0021508E" w:rsidRPr="00C47CF9" w:rsidRDefault="0021508E" w:rsidP="00464658">
      <w:pPr>
        <w:pStyle w:val="ListParagraph"/>
        <w:spacing w:after="0" w:line="360" w:lineRule="auto"/>
        <w:ind w:left="0"/>
        <w:jc w:val="both"/>
        <w:rPr>
          <w:rFonts w:ascii="Times New Roman" w:eastAsia="Times New Roman" w:hAnsi="Times New Roman" w:cs="Times New Roman"/>
          <w:kern w:val="0"/>
          <w:sz w:val="24"/>
          <w:szCs w:val="24"/>
          <w:lang w:eastAsia="en-ID"/>
          <w14:ligatures w14:val="none"/>
        </w:rPr>
      </w:pPr>
    </w:p>
    <w:p w14:paraId="12D394C7" w14:textId="77777777" w:rsidR="0058240A" w:rsidRPr="0058240A" w:rsidRDefault="0058240A" w:rsidP="0058240A">
      <w:pPr>
        <w:keepNext/>
        <w:keepLines/>
        <w:spacing w:before="40" w:after="0"/>
        <w:outlineLvl w:val="1"/>
        <w:rPr>
          <w:rFonts w:ascii="Times New Roman" w:eastAsia="Times New Roman" w:hAnsi="Times New Roman" w:cs="Times New Roman"/>
          <w:b/>
          <w:color w:val="000000" w:themeColor="text1"/>
          <w:sz w:val="24"/>
          <w:szCs w:val="26"/>
          <w:lang w:eastAsia="en-ID"/>
        </w:rPr>
      </w:pPr>
      <w:bookmarkStart w:id="9" w:name="_Toc223441696"/>
      <w:bookmarkStart w:id="10" w:name="_Toc225228543"/>
      <w:r w:rsidRPr="0058240A">
        <w:rPr>
          <w:rFonts w:ascii="Times New Roman" w:eastAsia="Times New Roman" w:hAnsi="Times New Roman" w:cs="Times New Roman"/>
          <w:b/>
          <w:color w:val="000000" w:themeColor="text1"/>
          <w:sz w:val="24"/>
          <w:szCs w:val="26"/>
          <w:lang w:eastAsia="en-ID"/>
        </w:rPr>
        <w:t>I.6 Metodologi Penelitian</w:t>
      </w:r>
      <w:bookmarkEnd w:id="9"/>
      <w:bookmarkEnd w:id="10"/>
    </w:p>
    <w:p w14:paraId="59FF49FE" w14:textId="77777777" w:rsidR="0058240A" w:rsidRPr="0058240A" w:rsidRDefault="0058240A" w:rsidP="0058240A">
      <w:pPr>
        <w:spacing w:after="0" w:line="360" w:lineRule="auto"/>
        <w:ind w:firstLine="720"/>
        <w:jc w:val="both"/>
        <w:rPr>
          <w:rFonts w:ascii="Times New Roman" w:eastAsia="Times New Roman" w:hAnsi="Times New Roman" w:cs="Times New Roman"/>
          <w:kern w:val="0"/>
          <w:sz w:val="24"/>
          <w:szCs w:val="24"/>
          <w:lang w:eastAsia="en-ID"/>
          <w14:ligatures w14:val="none"/>
        </w:rPr>
      </w:pPr>
      <w:bookmarkStart w:id="11" w:name="_Toc225228544"/>
      <w:r w:rsidRPr="0058240A">
        <w:rPr>
          <w:rFonts w:ascii="Times New Roman" w:eastAsia="Times New Roman" w:hAnsi="Times New Roman" w:cs="Times New Roman"/>
          <w:kern w:val="0"/>
          <w:sz w:val="24"/>
          <w:szCs w:val="24"/>
          <w:lang w:eastAsia="en-ID"/>
          <w14:ligatures w14:val="none"/>
        </w:rPr>
        <w:t xml:space="preserve">Metodologi penelitian merupakan tahapan yang digunakan dalam melakukan penelitian untuk memperoleh data dan informasi yang dibutuhkan secara sistematis. Metodologi ini bertujuan untuk memberikan gambaran mengenai </w:t>
      </w:r>
      <w:r w:rsidRPr="0058240A">
        <w:rPr>
          <w:rFonts w:ascii="Times New Roman" w:eastAsia="Times New Roman" w:hAnsi="Times New Roman" w:cs="Times New Roman"/>
          <w:kern w:val="0"/>
          <w:sz w:val="24"/>
          <w:szCs w:val="24"/>
          <w:lang w:eastAsia="en-ID"/>
          <w14:ligatures w14:val="none"/>
        </w:rPr>
        <w:lastRenderedPageBreak/>
        <w:t>langkah-langkah yang dilakukan dalam penelitian, mulai dari pengumpulan data hingga proses pengembangan sistem. Dengan adanya metodologi penelitian, proses penelitian dapat dilakukan secara terarah dan sesuai dengan tujuan yang telah ditetapkan.</w:t>
      </w:r>
    </w:p>
    <w:p w14:paraId="31C67BDA" w14:textId="77777777" w:rsidR="0058240A" w:rsidRPr="0058240A" w:rsidRDefault="0058240A" w:rsidP="0058240A">
      <w:pPr>
        <w:spacing w:after="0" w:line="360" w:lineRule="auto"/>
        <w:ind w:firstLine="720"/>
        <w:jc w:val="both"/>
        <w:rPr>
          <w:rFonts w:ascii="Times New Roman" w:eastAsia="Times New Roman" w:hAnsi="Times New Roman" w:cs="Times New Roman"/>
          <w:kern w:val="0"/>
          <w:sz w:val="24"/>
          <w:szCs w:val="24"/>
          <w:lang w:eastAsia="en-ID"/>
          <w14:ligatures w14:val="none"/>
        </w:rPr>
      </w:pPr>
    </w:p>
    <w:p w14:paraId="268A2739" w14:textId="77777777" w:rsidR="0058240A" w:rsidRPr="0058240A" w:rsidRDefault="0058240A" w:rsidP="0058240A">
      <w:pPr>
        <w:keepNext/>
        <w:keepLines/>
        <w:spacing w:after="0" w:line="360" w:lineRule="auto"/>
        <w:jc w:val="both"/>
        <w:outlineLvl w:val="2"/>
        <w:rPr>
          <w:rFonts w:ascii="Times New Roman" w:eastAsiaTheme="majorEastAsia" w:hAnsi="Times New Roman" w:cs="Times New Roman"/>
          <w:b/>
          <w:color w:val="000000" w:themeColor="text1"/>
          <w:sz w:val="24"/>
          <w:szCs w:val="24"/>
        </w:rPr>
      </w:pPr>
      <w:r w:rsidRPr="0058240A">
        <w:rPr>
          <w:rFonts w:ascii="Times New Roman" w:eastAsiaTheme="majorEastAsia" w:hAnsi="Times New Roman" w:cs="Times New Roman"/>
          <w:b/>
          <w:color w:val="000000" w:themeColor="text1"/>
          <w:sz w:val="24"/>
          <w:szCs w:val="24"/>
        </w:rPr>
        <w:t>I.6.1 Metode Pengumpulan Data</w:t>
      </w:r>
    </w:p>
    <w:p w14:paraId="1D0F850F" w14:textId="77777777" w:rsidR="0058240A" w:rsidRPr="0058240A" w:rsidRDefault="0058240A" w:rsidP="0058240A">
      <w:pPr>
        <w:spacing w:after="0" w:line="360" w:lineRule="auto"/>
        <w:ind w:firstLine="360"/>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Metode pengumpulan data yang digunakan dalam penelitian ini dilakukan untuk memperoleh informasi yang dibutuhkan dalam pengembangan sistem. Adapun metode yang digunakan sebagai berikut:</w:t>
      </w:r>
    </w:p>
    <w:p w14:paraId="777051A2" w14:textId="77777777" w:rsidR="0058240A" w:rsidRPr="0058240A" w:rsidRDefault="0058240A" w:rsidP="0058240A">
      <w:pPr>
        <w:numPr>
          <w:ilvl w:val="0"/>
          <w:numId w:val="5"/>
        </w:numPr>
        <w:tabs>
          <w:tab w:val="num" w:pos="426"/>
        </w:tabs>
        <w:spacing w:after="0" w:line="360" w:lineRule="auto"/>
        <w:ind w:left="284" w:hanging="284"/>
        <w:jc w:val="both"/>
        <w:rPr>
          <w:rFonts w:ascii="Times New Roman" w:eastAsia="Times New Roman" w:hAnsi="Times New Roman" w:cs="Times New Roman"/>
          <w:kern w:val="0"/>
          <w:sz w:val="24"/>
          <w:szCs w:val="24"/>
          <w:lang w:eastAsia="en-ID"/>
          <w14:ligatures w14:val="none"/>
        </w:rPr>
      </w:pPr>
      <w:r w:rsidRPr="0058240A">
        <w:rPr>
          <w:rFonts w:ascii="Times New Roman" w:hAnsi="Times New Roman" w:cs="Times New Roman"/>
          <w:sz w:val="24"/>
          <w:szCs w:val="24"/>
        </w:rPr>
        <w:t>Wawancara</w:t>
      </w:r>
      <w:r w:rsidRPr="0058240A">
        <w:rPr>
          <w:rFonts w:ascii="Times New Roman" w:hAnsi="Times New Roman" w:cs="Times New Roman"/>
          <w:sz w:val="24"/>
          <w:szCs w:val="24"/>
        </w:rPr>
        <w:br/>
      </w:r>
      <w:r w:rsidRPr="0058240A">
        <w:rPr>
          <w:rFonts w:ascii="Times New Roman" w:eastAsia="Times New Roman" w:hAnsi="Times New Roman" w:cs="Times New Roman"/>
          <w:kern w:val="0"/>
          <w:sz w:val="24"/>
          <w:szCs w:val="24"/>
          <w:lang w:eastAsia="en-ID"/>
          <w14:ligatures w14:val="none"/>
        </w:rPr>
        <w:t xml:space="preserve">Wawancara dilakukan secara langsung dengan pihak Lembaga Penjaminan Mutu, khususnya bagian Audit Mutu Internal. Adapun informasi yang digali dalam proses wawancara meliputi: </w:t>
      </w:r>
    </w:p>
    <w:p w14:paraId="2AF8B51B" w14:textId="77777777" w:rsidR="0058240A" w:rsidRPr="0058240A" w:rsidRDefault="0058240A" w:rsidP="0058240A">
      <w:pPr>
        <w:numPr>
          <w:ilvl w:val="0"/>
          <w:numId w:val="11"/>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Alur pelaksanaan Audit Mutu Internal secara keseluruhan, mulai dari tahap persiapan hingga tahap akhir pelaporan dan tindak lanjut. </w:t>
      </w:r>
    </w:p>
    <w:p w14:paraId="22488D06" w14:textId="77777777" w:rsidR="0058240A" w:rsidRPr="0058240A" w:rsidRDefault="0058240A" w:rsidP="0058240A">
      <w:pPr>
        <w:numPr>
          <w:ilvl w:val="0"/>
          <w:numId w:val="11"/>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Instrumen audit yang digunakan, yang terdiri dari 279 poin pertanyaan yang dikelompokkan ke dalam beberapa kriteria penilaian. </w:t>
      </w:r>
    </w:p>
    <w:p w14:paraId="5456EC34" w14:textId="77777777" w:rsidR="0058240A" w:rsidRPr="0058240A" w:rsidRDefault="0058240A" w:rsidP="0058240A">
      <w:pPr>
        <w:numPr>
          <w:ilvl w:val="0"/>
          <w:numId w:val="11"/>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Pihak-pihak yang terlibat dalam pelaksanaan audit, termasuk peran dan tanggung jawab masing-masing. </w:t>
      </w:r>
    </w:p>
    <w:p w14:paraId="25B07C9B" w14:textId="77777777" w:rsidR="0058240A" w:rsidRPr="0058240A" w:rsidRDefault="0058240A" w:rsidP="0058240A">
      <w:pPr>
        <w:numPr>
          <w:ilvl w:val="0"/>
          <w:numId w:val="11"/>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Proses distribusi instrumen serta pengelolaan dokumen audit yang digunakan dalam pelaksanaan kegiatan. </w:t>
      </w:r>
    </w:p>
    <w:p w14:paraId="7EA9077E" w14:textId="77777777" w:rsidR="0058240A" w:rsidRPr="0058240A" w:rsidRDefault="0058240A" w:rsidP="0058240A">
      <w:pPr>
        <w:numPr>
          <w:ilvl w:val="0"/>
          <w:numId w:val="11"/>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Mekanisme pelaksanaan audit, baik pada tahap audit dokumen maupun kegiatan visitasi di program studi. </w:t>
      </w:r>
    </w:p>
    <w:p w14:paraId="35916E07" w14:textId="77777777" w:rsidR="0058240A" w:rsidRPr="0058240A" w:rsidRDefault="0058240A" w:rsidP="0058240A">
      <w:pPr>
        <w:numPr>
          <w:ilvl w:val="0"/>
          <w:numId w:val="11"/>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Proses penyusunan laporan hasil audit yang dilakukan setelah kegiatan audit selesai dilaksanakan. </w:t>
      </w:r>
    </w:p>
    <w:p w14:paraId="2736C2C2" w14:textId="77777777" w:rsidR="0058240A" w:rsidRPr="0058240A" w:rsidRDefault="0058240A" w:rsidP="0058240A">
      <w:pPr>
        <w:numPr>
          <w:ilvl w:val="0"/>
          <w:numId w:val="11"/>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Pelaksanaan Rapat Tinjauan Manajemen (RTM) sebagai tahapan dalam penyampaian hasil audit kepada pimpinan. </w:t>
      </w:r>
    </w:p>
    <w:p w14:paraId="7ADA5980" w14:textId="77777777" w:rsidR="0058240A" w:rsidRPr="0058240A" w:rsidRDefault="0058240A" w:rsidP="0058240A">
      <w:pPr>
        <w:numPr>
          <w:ilvl w:val="0"/>
          <w:numId w:val="11"/>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Proses penentuan dan klasifikasi temuan audit ke dalam kategori observasi, minor, dan mayor. </w:t>
      </w:r>
    </w:p>
    <w:p w14:paraId="25A87937" w14:textId="77777777" w:rsidR="0058240A" w:rsidRPr="0058240A" w:rsidRDefault="0058240A" w:rsidP="0058240A">
      <w:pPr>
        <w:numPr>
          <w:ilvl w:val="0"/>
          <w:numId w:val="11"/>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Pengelolaan Rencana Tindak Lanjut (RTL) sebagai upaya perbaikan terhadap temuan yang dihasilkan. </w:t>
      </w:r>
    </w:p>
    <w:p w14:paraId="4B3EF43E" w14:textId="77777777" w:rsidR="0058240A" w:rsidRPr="0058240A" w:rsidRDefault="0058240A" w:rsidP="0058240A">
      <w:pPr>
        <w:numPr>
          <w:ilvl w:val="0"/>
          <w:numId w:val="11"/>
        </w:numPr>
        <w:spacing w:after="0" w:line="360" w:lineRule="auto"/>
        <w:ind w:left="643"/>
        <w:contextualSpacing/>
        <w:jc w:val="both"/>
        <w:rPr>
          <w:rFonts w:ascii="Times New Roman" w:hAnsi="Times New Roman" w:cs="Times New Roman"/>
          <w:sz w:val="24"/>
          <w:szCs w:val="24"/>
        </w:rPr>
      </w:pPr>
      <w:r w:rsidRPr="0058240A">
        <w:rPr>
          <w:rFonts w:ascii="Times New Roman" w:eastAsia="Times New Roman" w:hAnsi="Times New Roman" w:cs="Times New Roman"/>
          <w:kern w:val="0"/>
          <w:sz w:val="24"/>
          <w:szCs w:val="24"/>
          <w:lang w:eastAsia="en-ID"/>
          <w14:ligatures w14:val="none"/>
        </w:rPr>
        <w:lastRenderedPageBreak/>
        <w:t>Kendala-kendala yang dihadapi selama pelaksanaan Audit Mutu Internal, baik dalam pengelolaan dokumen maupun pelaksanaan kegiatan audit.</w:t>
      </w:r>
    </w:p>
    <w:p w14:paraId="492CD061" w14:textId="77777777" w:rsidR="0058240A" w:rsidRPr="0021508E" w:rsidRDefault="0058240A" w:rsidP="0021508E">
      <w:pPr>
        <w:numPr>
          <w:ilvl w:val="0"/>
          <w:numId w:val="5"/>
        </w:numPr>
        <w:tabs>
          <w:tab w:val="num" w:pos="426"/>
        </w:tabs>
        <w:spacing w:after="0" w:line="360" w:lineRule="auto"/>
        <w:ind w:left="284" w:hanging="284"/>
        <w:contextualSpacing/>
        <w:jc w:val="both"/>
        <w:rPr>
          <w:rFonts w:ascii="Times New Roman" w:hAnsi="Times New Roman" w:cs="Times New Roman"/>
          <w:sz w:val="24"/>
          <w:szCs w:val="24"/>
        </w:rPr>
      </w:pPr>
      <w:r w:rsidRPr="0058240A">
        <w:rPr>
          <w:rFonts w:ascii="Times New Roman" w:hAnsi="Times New Roman" w:cs="Times New Roman"/>
          <w:sz w:val="24"/>
          <w:szCs w:val="24"/>
        </w:rPr>
        <w:t>Dokumentasi</w:t>
      </w:r>
      <w:r w:rsidRPr="0058240A">
        <w:rPr>
          <w:rFonts w:ascii="Times New Roman" w:hAnsi="Times New Roman" w:cs="Times New Roman"/>
          <w:sz w:val="24"/>
          <w:szCs w:val="24"/>
        </w:rPr>
        <w:br/>
        <w:t xml:space="preserve">Metode dokumentasi dilakukan dengan mengumpulkan dokumen yang berkaitan dengan Audit Mutu Internal sebagai data pendukung penelitian. Pengumpulan data dilakukan dengan cara memfoto dan memfotokopi dokumen yang tersedia. Dokumen yang dikumpulkan meliputi laporan Audit Mutu Internal, formulir audit, serta dokumen pendukung lainnya yang digunakan </w:t>
      </w:r>
      <w:r w:rsidRPr="0021508E">
        <w:rPr>
          <w:rFonts w:ascii="Times New Roman" w:hAnsi="Times New Roman" w:cs="Times New Roman"/>
          <w:sz w:val="24"/>
          <w:szCs w:val="24"/>
        </w:rPr>
        <w:t>dalam proses audit. Adapun dokumen yang dikumpulkan meliputi:</w:t>
      </w:r>
    </w:p>
    <w:p w14:paraId="0D44AB16" w14:textId="77777777" w:rsidR="0021508E" w:rsidRDefault="0021508E" w:rsidP="0021508E">
      <w:pPr>
        <w:spacing w:after="0" w:line="360" w:lineRule="auto"/>
        <w:ind w:left="567" w:hanging="284"/>
        <w:contextualSpacing/>
        <w:jc w:val="both"/>
        <w:rPr>
          <w:rFonts w:ascii="Times New Roman" w:hAnsi="Times New Roman" w:cs="Times New Roman"/>
          <w:sz w:val="24"/>
          <w:szCs w:val="24"/>
        </w:rPr>
      </w:pPr>
      <w:r w:rsidRPr="0021508E">
        <w:rPr>
          <w:rFonts w:ascii="Times New Roman" w:hAnsi="Times New Roman" w:cs="Times New Roman"/>
          <w:sz w:val="24"/>
          <w:szCs w:val="24"/>
        </w:rPr>
        <w:t>a. Instrumen audit yang terdiri dari sejumlah poin penilaian yang digunakan dalam pelaksanaan audit.</w:t>
      </w:r>
    </w:p>
    <w:p w14:paraId="703F364F" w14:textId="77777777" w:rsidR="0021508E" w:rsidRDefault="0021508E" w:rsidP="0021508E">
      <w:pPr>
        <w:spacing w:after="0" w:line="360" w:lineRule="auto"/>
        <w:ind w:left="567" w:hanging="284"/>
        <w:contextualSpacing/>
        <w:jc w:val="both"/>
        <w:rPr>
          <w:rFonts w:ascii="Times New Roman" w:hAnsi="Times New Roman" w:cs="Times New Roman"/>
          <w:sz w:val="24"/>
          <w:szCs w:val="24"/>
        </w:rPr>
      </w:pPr>
      <w:r w:rsidRPr="0021508E">
        <w:rPr>
          <w:rFonts w:ascii="Times New Roman" w:hAnsi="Times New Roman" w:cs="Times New Roman"/>
          <w:sz w:val="24"/>
          <w:szCs w:val="24"/>
        </w:rPr>
        <w:t>b. Laporan Audit Mutu Internal yang digunakan sebagai acuan dalam memahami hasil pelaksanaan audit.</w:t>
      </w:r>
    </w:p>
    <w:p w14:paraId="65EE00B1" w14:textId="77777777" w:rsidR="0021508E" w:rsidRDefault="0021508E" w:rsidP="0021508E">
      <w:pPr>
        <w:spacing w:after="0" w:line="360" w:lineRule="auto"/>
        <w:ind w:left="567" w:hanging="284"/>
        <w:contextualSpacing/>
        <w:jc w:val="both"/>
        <w:rPr>
          <w:rFonts w:ascii="Times New Roman" w:hAnsi="Times New Roman" w:cs="Times New Roman"/>
          <w:sz w:val="24"/>
          <w:szCs w:val="24"/>
        </w:rPr>
      </w:pPr>
      <w:r w:rsidRPr="0021508E">
        <w:rPr>
          <w:rFonts w:ascii="Times New Roman" w:hAnsi="Times New Roman" w:cs="Times New Roman"/>
          <w:sz w:val="24"/>
          <w:szCs w:val="24"/>
        </w:rPr>
        <w:t>c. Formulir audit yang digunakan dalam kegiatan audit, seperti formulir temuan dan formulir pendukung lainnya.</w:t>
      </w:r>
    </w:p>
    <w:p w14:paraId="0018AD5F" w14:textId="77777777" w:rsidR="0021508E" w:rsidRDefault="0021508E" w:rsidP="0021508E">
      <w:pPr>
        <w:spacing w:after="0" w:line="360" w:lineRule="auto"/>
        <w:ind w:left="567" w:hanging="284"/>
        <w:contextualSpacing/>
        <w:jc w:val="both"/>
        <w:rPr>
          <w:rFonts w:ascii="Times New Roman" w:hAnsi="Times New Roman" w:cs="Times New Roman"/>
          <w:sz w:val="24"/>
          <w:szCs w:val="24"/>
        </w:rPr>
      </w:pPr>
      <w:r w:rsidRPr="0021508E">
        <w:rPr>
          <w:rFonts w:ascii="Times New Roman" w:hAnsi="Times New Roman" w:cs="Times New Roman"/>
          <w:sz w:val="24"/>
          <w:szCs w:val="24"/>
        </w:rPr>
        <w:t>d. Dokumen Rencana Tindak Lanjut (RTL) yang digunakan untuk melihat proses perbaikan dari temuan audit.</w:t>
      </w:r>
    </w:p>
    <w:p w14:paraId="1196D635" w14:textId="77777777" w:rsidR="0021508E" w:rsidRDefault="0021508E" w:rsidP="0021508E">
      <w:pPr>
        <w:spacing w:after="0" w:line="360" w:lineRule="auto"/>
        <w:ind w:left="567" w:hanging="284"/>
        <w:contextualSpacing/>
        <w:jc w:val="both"/>
        <w:rPr>
          <w:rFonts w:ascii="Times New Roman" w:hAnsi="Times New Roman" w:cs="Times New Roman"/>
          <w:sz w:val="24"/>
          <w:szCs w:val="24"/>
        </w:rPr>
      </w:pPr>
      <w:r w:rsidRPr="0021508E">
        <w:rPr>
          <w:rFonts w:ascii="Times New Roman" w:hAnsi="Times New Roman" w:cs="Times New Roman"/>
          <w:sz w:val="24"/>
          <w:szCs w:val="24"/>
        </w:rPr>
        <w:t>e. Dokumen audit beserta dokumen eviden yang digunakan sebagai bukti dalam proses audit.</w:t>
      </w:r>
    </w:p>
    <w:p w14:paraId="1FF1DEE7" w14:textId="5293F7D0" w:rsidR="0021508E" w:rsidRPr="0021508E" w:rsidRDefault="0021508E" w:rsidP="0021508E">
      <w:pPr>
        <w:spacing w:after="0" w:line="360" w:lineRule="auto"/>
        <w:ind w:left="567" w:hanging="284"/>
        <w:contextualSpacing/>
        <w:jc w:val="both"/>
        <w:rPr>
          <w:rFonts w:ascii="Times New Roman" w:eastAsia="Times New Roman" w:hAnsi="Times New Roman" w:cs="Times New Roman"/>
          <w:kern w:val="0"/>
          <w:sz w:val="24"/>
          <w:szCs w:val="24"/>
          <w:lang w:eastAsia="en-ID"/>
          <w14:ligatures w14:val="none"/>
        </w:rPr>
      </w:pPr>
      <w:r w:rsidRPr="0021508E">
        <w:rPr>
          <w:rFonts w:ascii="Times New Roman" w:hAnsi="Times New Roman" w:cs="Times New Roman"/>
          <w:sz w:val="24"/>
          <w:szCs w:val="24"/>
        </w:rPr>
        <w:t>f. Dokumen Rapat Tinjauan Manajemen (RTM), seperti notulen rapat, berita acara, dan daftar hadir sebagai bagian dari penyampaian hasil audit.</w:t>
      </w:r>
    </w:p>
    <w:p w14:paraId="0DE9B618" w14:textId="3D4F22AB" w:rsidR="0058240A" w:rsidRPr="0058240A" w:rsidRDefault="0058240A" w:rsidP="0058240A">
      <w:pPr>
        <w:numPr>
          <w:ilvl w:val="0"/>
          <w:numId w:val="5"/>
        </w:numPr>
        <w:tabs>
          <w:tab w:val="num" w:pos="567"/>
        </w:tabs>
        <w:spacing w:after="0" w:line="360" w:lineRule="auto"/>
        <w:ind w:left="284" w:hanging="284"/>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Studi Literatur</w:t>
      </w:r>
    </w:p>
    <w:p w14:paraId="59FB79DA" w14:textId="77777777" w:rsidR="0058240A" w:rsidRPr="0058240A" w:rsidRDefault="0058240A" w:rsidP="0058240A">
      <w:pPr>
        <w:tabs>
          <w:tab w:val="num" w:pos="567"/>
        </w:tabs>
        <w:spacing w:after="0" w:line="360" w:lineRule="auto"/>
        <w:ind w:left="284" w:hanging="284"/>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     Studi literatur dilakukan dengan mempelajari berbagai referensi seperti buku, jurnal ilmiah, serta penelitian terdahulu yang berkaitan dengan Sistem Informasi Audit Mutu Internal, Sistem Penjaminan Mutu Internal, serta metode Rapid Application Development (RAD).</w:t>
      </w:r>
      <w:bookmarkEnd w:id="11"/>
      <w:r w:rsidRPr="0058240A">
        <w:rPr>
          <w:rFonts w:ascii="Times New Roman" w:eastAsia="Times New Roman" w:hAnsi="Times New Roman" w:cs="Times New Roman"/>
          <w:kern w:val="0"/>
          <w:sz w:val="24"/>
          <w:szCs w:val="24"/>
          <w:lang w:eastAsia="en-ID"/>
          <w14:ligatures w14:val="none"/>
        </w:rPr>
        <w:t xml:space="preserve"> </w:t>
      </w:r>
      <w:r w:rsidRPr="0058240A">
        <w:rPr>
          <w:rFonts w:ascii="Times New Roman" w:hAnsi="Times New Roman" w:cs="Times New Roman"/>
          <w:sz w:val="24"/>
          <w:szCs w:val="24"/>
        </w:rPr>
        <w:t>Adapun sumber literatur yang digunakan meliputi:</w:t>
      </w:r>
    </w:p>
    <w:p w14:paraId="1F7E96CF" w14:textId="77777777" w:rsidR="0058240A" w:rsidRPr="0058240A" w:rsidRDefault="0058240A" w:rsidP="0058240A">
      <w:pPr>
        <w:numPr>
          <w:ilvl w:val="1"/>
          <w:numId w:val="12"/>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Referensi terkait Sistem Penjaminan Mutu Internal dan Audit Mutu Internal. </w:t>
      </w:r>
    </w:p>
    <w:p w14:paraId="566C4B47" w14:textId="77777777" w:rsidR="0058240A" w:rsidRPr="0058240A" w:rsidRDefault="0058240A" w:rsidP="0058240A">
      <w:pPr>
        <w:numPr>
          <w:ilvl w:val="1"/>
          <w:numId w:val="12"/>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Jurnal ilmiah yang berkaitan dengan pengembangan sistem informasi menggunakan metode Rapid Application Development (RAD). </w:t>
      </w:r>
    </w:p>
    <w:p w14:paraId="1390D8F5" w14:textId="77777777" w:rsidR="0058240A" w:rsidRPr="0058240A" w:rsidRDefault="0058240A" w:rsidP="0058240A">
      <w:pPr>
        <w:numPr>
          <w:ilvl w:val="1"/>
          <w:numId w:val="12"/>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Penelitian terdahulu yang relevan dengan topik sistem informasi audit mutu internal sebagai bahan perbandingan dan referensi.</w:t>
      </w:r>
    </w:p>
    <w:p w14:paraId="36DFF3A4" w14:textId="77777777" w:rsidR="0058240A" w:rsidRPr="0058240A" w:rsidRDefault="0058240A" w:rsidP="0058240A">
      <w:pPr>
        <w:tabs>
          <w:tab w:val="num" w:pos="567"/>
        </w:tabs>
        <w:spacing w:after="0" w:line="360" w:lineRule="auto"/>
        <w:ind w:left="284" w:hanging="284"/>
        <w:contextualSpacing/>
        <w:jc w:val="both"/>
        <w:rPr>
          <w:rFonts w:ascii="Times New Roman" w:eastAsia="Times New Roman" w:hAnsi="Times New Roman" w:cs="Times New Roman"/>
          <w:kern w:val="0"/>
          <w:sz w:val="24"/>
          <w:szCs w:val="24"/>
          <w:lang w:eastAsia="en-ID"/>
          <w14:ligatures w14:val="none"/>
        </w:rPr>
      </w:pPr>
    </w:p>
    <w:p w14:paraId="48929CBD" w14:textId="77777777" w:rsidR="0058240A" w:rsidRPr="0058240A" w:rsidRDefault="0058240A" w:rsidP="0058240A">
      <w:pPr>
        <w:keepNext/>
        <w:keepLines/>
        <w:spacing w:after="0" w:line="360" w:lineRule="auto"/>
        <w:jc w:val="both"/>
        <w:outlineLvl w:val="2"/>
        <w:rPr>
          <w:rFonts w:ascii="Times New Roman" w:eastAsia="Times New Roman" w:hAnsi="Times New Roman" w:cs="Times New Roman"/>
          <w:b/>
          <w:color w:val="000000" w:themeColor="text1"/>
          <w:sz w:val="24"/>
          <w:szCs w:val="24"/>
          <w:lang w:eastAsia="en-ID"/>
        </w:rPr>
      </w:pPr>
      <w:bookmarkStart w:id="12" w:name="_Toc225228545"/>
      <w:r w:rsidRPr="0058240A">
        <w:rPr>
          <w:rFonts w:ascii="Times New Roman" w:eastAsia="Times New Roman" w:hAnsi="Times New Roman" w:cs="Times New Roman"/>
          <w:b/>
          <w:color w:val="000000" w:themeColor="text1"/>
          <w:sz w:val="24"/>
          <w:szCs w:val="24"/>
          <w:lang w:eastAsia="en-ID"/>
        </w:rPr>
        <w:t>I.6.2 Metode Pengembangan Sistem</w:t>
      </w:r>
      <w:bookmarkEnd w:id="12"/>
    </w:p>
    <w:p w14:paraId="3B93E769" w14:textId="77777777" w:rsidR="0058240A" w:rsidRPr="0058240A" w:rsidRDefault="0058240A" w:rsidP="0058240A">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Metode pengembangan sistem yang digunakan dalam penelitian ini adalah </w:t>
      </w:r>
      <w:r w:rsidRPr="0058240A">
        <w:rPr>
          <w:rFonts w:ascii="Times New Roman" w:eastAsia="Times New Roman" w:hAnsi="Times New Roman" w:cs="Times New Roman"/>
          <w:i/>
          <w:iCs/>
          <w:kern w:val="0"/>
          <w:sz w:val="24"/>
          <w:szCs w:val="24"/>
          <w:lang w:eastAsia="en-ID"/>
          <w14:ligatures w14:val="none"/>
        </w:rPr>
        <w:t>Rapid Application Development</w:t>
      </w:r>
      <w:r w:rsidRPr="0058240A">
        <w:rPr>
          <w:rFonts w:ascii="Times New Roman" w:eastAsia="Times New Roman" w:hAnsi="Times New Roman" w:cs="Times New Roman"/>
          <w:kern w:val="0"/>
          <w:sz w:val="24"/>
          <w:szCs w:val="24"/>
          <w:lang w:eastAsia="en-ID"/>
          <w14:ligatures w14:val="none"/>
        </w:rPr>
        <w:t xml:space="preserve"> (RAD). Metode ini merupakan pendekatan pengembangan sistem yang menekankan proses pembangunan sistem secara cepat melalui tahapan yang terstruktur serta melibatkan pengguna secara aktif dalam setiap proses pengembangannya. Penggunaan metode RAD bertujuan untuk menghasilkan sistem yang sesuai dengan kebutuhan pengguna dalam waktu yang relatif singkat.</w:t>
      </w:r>
    </w:p>
    <w:p w14:paraId="34217E70" w14:textId="3137C84E" w:rsidR="0058240A" w:rsidRPr="0058240A" w:rsidRDefault="00847631" w:rsidP="0058240A">
      <w:pPr>
        <w:keepNext/>
        <w:spacing w:after="0" w:line="360" w:lineRule="auto"/>
        <w:jc w:val="center"/>
        <w:rPr>
          <w:rFonts w:ascii="Times New Roman" w:hAnsi="Times New Roman" w:cs="Times New Roman"/>
          <w:sz w:val="24"/>
          <w:szCs w:val="24"/>
        </w:rPr>
      </w:pPr>
      <w:r>
        <w:rPr>
          <w:noProof/>
        </w:rPr>
        <w:drawing>
          <wp:inline distT="0" distB="0" distL="0" distR="0" wp14:anchorId="713B1D0E" wp14:editId="5DA13CE8">
            <wp:extent cx="4987880" cy="1183341"/>
            <wp:effectExtent l="0" t="0" r="3810" b="0"/>
            <wp:docPr id="5" name="Picture 5" descr="Gambar 1. Tahapan Metode RAD [1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ambar 1. Tahapan Metode RAD [11] | Download Scientific Diagram"/>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98678" cy="1185903"/>
                    </a:xfrm>
                    <a:prstGeom prst="rect">
                      <a:avLst/>
                    </a:prstGeom>
                    <a:noFill/>
                    <a:ln>
                      <a:noFill/>
                    </a:ln>
                  </pic:spPr>
                </pic:pic>
              </a:graphicData>
            </a:graphic>
          </wp:inline>
        </w:drawing>
      </w:r>
      <w:r>
        <w:rPr>
          <w:rFonts w:ascii="Times New Roman" w:hAnsi="Times New Roman" w:cs="Times New Roman"/>
          <w:noProof/>
          <w:sz w:val="24"/>
          <w:szCs w:val="24"/>
        </w:rPr>
        <w:t xml:space="preserve"> </w:t>
      </w:r>
    </w:p>
    <w:p w14:paraId="372AF9A1" w14:textId="55BDA28F" w:rsidR="0058240A" w:rsidRDefault="0058240A" w:rsidP="0058240A">
      <w:pPr>
        <w:jc w:val="center"/>
        <w:rPr>
          <w:rFonts w:ascii="Times New Roman" w:eastAsia="Times New Roman" w:hAnsi="Times New Roman" w:cs="Times New Roman"/>
          <w:b/>
          <w:color w:val="000000" w:themeColor="text1"/>
          <w:kern w:val="0"/>
          <w:sz w:val="24"/>
          <w:szCs w:val="24"/>
          <w:lang w:eastAsia="en-ID"/>
          <w14:ligatures w14:val="none"/>
        </w:rPr>
      </w:pPr>
      <w:r w:rsidRPr="0058240A">
        <w:rPr>
          <w:rFonts w:ascii="Times New Roman" w:hAnsi="Times New Roman" w:cs="Times New Roman"/>
          <w:b/>
          <w:color w:val="000000" w:themeColor="text1"/>
          <w:sz w:val="24"/>
          <w:szCs w:val="24"/>
        </w:rPr>
        <w:t xml:space="preserve">Gambar I. </w:t>
      </w:r>
      <w:r w:rsidRPr="0058240A">
        <w:rPr>
          <w:rFonts w:ascii="Times New Roman" w:hAnsi="Times New Roman" w:cs="Times New Roman"/>
          <w:b/>
          <w:color w:val="000000" w:themeColor="text1"/>
          <w:sz w:val="24"/>
          <w:szCs w:val="24"/>
        </w:rPr>
        <w:fldChar w:fldCharType="begin"/>
      </w:r>
      <w:r w:rsidRPr="0058240A">
        <w:rPr>
          <w:rFonts w:ascii="Times New Roman" w:hAnsi="Times New Roman" w:cs="Times New Roman"/>
          <w:b/>
          <w:color w:val="000000" w:themeColor="text1"/>
          <w:sz w:val="24"/>
          <w:szCs w:val="24"/>
        </w:rPr>
        <w:instrText xml:space="preserve"> SEQ Gambar_I. \* ARABIC </w:instrText>
      </w:r>
      <w:r w:rsidRPr="0058240A">
        <w:rPr>
          <w:rFonts w:ascii="Times New Roman" w:hAnsi="Times New Roman" w:cs="Times New Roman"/>
          <w:b/>
          <w:color w:val="000000" w:themeColor="text1"/>
          <w:sz w:val="24"/>
          <w:szCs w:val="24"/>
        </w:rPr>
        <w:fldChar w:fldCharType="separate"/>
      </w:r>
      <w:r w:rsidR="001F5FA1">
        <w:rPr>
          <w:rFonts w:ascii="Times New Roman" w:hAnsi="Times New Roman" w:cs="Times New Roman"/>
          <w:b/>
          <w:noProof/>
          <w:color w:val="000000" w:themeColor="text1"/>
          <w:sz w:val="24"/>
          <w:szCs w:val="24"/>
        </w:rPr>
        <w:t>1</w:t>
      </w:r>
      <w:r w:rsidRPr="0058240A">
        <w:rPr>
          <w:rFonts w:ascii="Times New Roman" w:hAnsi="Times New Roman" w:cs="Times New Roman"/>
          <w:b/>
          <w:color w:val="000000" w:themeColor="text1"/>
          <w:sz w:val="24"/>
          <w:szCs w:val="24"/>
        </w:rPr>
        <w:fldChar w:fldCharType="end"/>
      </w:r>
      <w:r w:rsidRPr="0058240A">
        <w:rPr>
          <w:rFonts w:ascii="Times New Roman" w:hAnsi="Times New Roman" w:cs="Times New Roman"/>
          <w:b/>
          <w:color w:val="000000" w:themeColor="text1"/>
          <w:sz w:val="24"/>
          <w:szCs w:val="24"/>
        </w:rPr>
        <w:t xml:space="preserve"> </w:t>
      </w:r>
      <w:r w:rsidRPr="00847631">
        <w:rPr>
          <w:rFonts w:ascii="Times New Roman" w:hAnsi="Times New Roman" w:cs="Times New Roman"/>
          <w:bCs/>
          <w:i/>
          <w:iCs/>
          <w:color w:val="000000" w:themeColor="text1"/>
          <w:sz w:val="24"/>
          <w:szCs w:val="24"/>
        </w:rPr>
        <w:t>Rapid Apllication Development</w:t>
      </w:r>
      <w:r w:rsidR="00847631">
        <w:rPr>
          <w:rFonts w:ascii="Times New Roman" w:hAnsi="Times New Roman" w:cs="Times New Roman"/>
          <w:bCs/>
          <w:i/>
          <w:iCs/>
          <w:color w:val="000000" w:themeColor="text1"/>
          <w:sz w:val="24"/>
          <w:szCs w:val="24"/>
        </w:rPr>
        <w:t xml:space="preserve"> </w:t>
      </w:r>
      <w:r w:rsidR="00847631">
        <w:rPr>
          <w:rFonts w:ascii="Times New Roman" w:hAnsi="Times New Roman" w:cs="Times New Roman"/>
          <w:bCs/>
          <w:color w:val="000000" w:themeColor="text1"/>
          <w:sz w:val="24"/>
          <w:szCs w:val="24"/>
        </w:rPr>
        <w:t>(RAD)</w:t>
      </w:r>
    </w:p>
    <w:p w14:paraId="3E948EFA" w14:textId="77777777" w:rsidR="0058240A" w:rsidRPr="0058240A" w:rsidRDefault="0058240A" w:rsidP="0058240A">
      <w:pPr>
        <w:jc w:val="center"/>
        <w:rPr>
          <w:rFonts w:ascii="Times New Roman" w:eastAsia="Times New Roman" w:hAnsi="Times New Roman" w:cs="Times New Roman"/>
          <w:b/>
          <w:color w:val="000000" w:themeColor="text1"/>
          <w:kern w:val="0"/>
          <w:sz w:val="24"/>
          <w:szCs w:val="24"/>
          <w:lang w:eastAsia="en-ID"/>
          <w14:ligatures w14:val="none"/>
        </w:rPr>
      </w:pPr>
    </w:p>
    <w:p w14:paraId="06B765E4" w14:textId="77777777" w:rsidR="0058240A" w:rsidRPr="0058240A" w:rsidRDefault="0058240A" w:rsidP="0058240A">
      <w:pPr>
        <w:spacing w:after="0" w:line="360" w:lineRule="auto"/>
        <w:ind w:firstLine="720"/>
        <w:jc w:val="both"/>
        <w:rPr>
          <w:rFonts w:ascii="Times New Roman" w:hAnsi="Times New Roman" w:cs="Times New Roman"/>
          <w:sz w:val="24"/>
          <w:szCs w:val="24"/>
        </w:rPr>
      </w:pPr>
      <w:r w:rsidRPr="0058240A">
        <w:rPr>
          <w:rFonts w:ascii="Times New Roman" w:hAnsi="Times New Roman" w:cs="Times New Roman"/>
          <w:sz w:val="24"/>
          <w:szCs w:val="24"/>
        </w:rPr>
        <w:t>Adapun tahapan dalam metode Rapid Application Development (RAD) yang digunakan dalam penelitian ini adalah sebagai berikut:</w:t>
      </w:r>
    </w:p>
    <w:p w14:paraId="44CCA27C" w14:textId="77777777" w:rsidR="0058240A" w:rsidRPr="0058240A" w:rsidRDefault="0058240A" w:rsidP="0058240A">
      <w:pPr>
        <w:numPr>
          <w:ilvl w:val="0"/>
          <w:numId w:val="6"/>
        </w:numPr>
        <w:spacing w:after="0" w:line="360" w:lineRule="auto"/>
        <w:ind w:left="284" w:hanging="284"/>
        <w:contextualSpacing/>
        <w:jc w:val="both"/>
        <w:rPr>
          <w:rFonts w:ascii="Times New Roman" w:hAnsi="Times New Roman" w:cs="Times New Roman"/>
          <w:sz w:val="24"/>
          <w:szCs w:val="24"/>
        </w:rPr>
      </w:pPr>
      <w:r w:rsidRPr="0058240A">
        <w:rPr>
          <w:rFonts w:ascii="Times New Roman" w:hAnsi="Times New Roman" w:cs="Times New Roman"/>
          <w:sz w:val="24"/>
          <w:szCs w:val="24"/>
        </w:rPr>
        <w:t>Perencanaan Kebutuhan (Requirement Planning)</w:t>
      </w:r>
    </w:p>
    <w:p w14:paraId="798253E6" w14:textId="77777777" w:rsidR="0058240A" w:rsidRPr="0058240A" w:rsidRDefault="0058240A" w:rsidP="0058240A">
      <w:pPr>
        <w:spacing w:after="0"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Perencanaan kebutuhan merupakan tahap awal dalam metode Rapid Application Development (RAD) yang bertujuan untuk mengidentifikasi kebutuhan sistem berdasarkan hasil pengumpulan data. Pengumpulan data dilakukan melalui wawancara, dokumentasi, dan studi literatur untuk memperoleh informasi yang akurat serta landasan yang mendukung. Pada tahap ini dilakukan analisis terhadap proses yang berjalan, permasalahan yang dihadapi, serta kebutuhan yang diperlukan dalam pengembangan sistem. Adapun perencanaan kebutuhan yang akan dilakukan meliputi:</w:t>
      </w:r>
    </w:p>
    <w:p w14:paraId="17D98B21" w14:textId="30CDD0FD" w:rsidR="0058240A" w:rsidRPr="0058240A" w:rsidRDefault="0058240A" w:rsidP="0058240A">
      <w:pPr>
        <w:jc w:val="both"/>
        <w:rPr>
          <w:rFonts w:ascii="Times New Roman" w:hAnsi="Times New Roman" w:cs="Times New Roman"/>
          <w:b/>
          <w:color w:val="000000" w:themeColor="text1"/>
          <w:sz w:val="24"/>
          <w:szCs w:val="24"/>
        </w:rPr>
      </w:pPr>
      <w:r w:rsidRPr="0058240A">
        <w:rPr>
          <w:rFonts w:ascii="Times New Roman" w:hAnsi="Times New Roman" w:cs="Times New Roman"/>
          <w:b/>
          <w:color w:val="000000" w:themeColor="text1"/>
          <w:sz w:val="24"/>
          <w:szCs w:val="24"/>
        </w:rPr>
        <w:t xml:space="preserve">Tabel 1. </w:t>
      </w:r>
      <w:r w:rsidRPr="0058240A">
        <w:rPr>
          <w:rFonts w:ascii="Times New Roman" w:hAnsi="Times New Roman" w:cs="Times New Roman"/>
          <w:b/>
          <w:color w:val="000000" w:themeColor="text1"/>
          <w:sz w:val="24"/>
          <w:szCs w:val="24"/>
        </w:rPr>
        <w:fldChar w:fldCharType="begin"/>
      </w:r>
      <w:r w:rsidRPr="0058240A">
        <w:rPr>
          <w:rFonts w:ascii="Times New Roman" w:hAnsi="Times New Roman" w:cs="Times New Roman"/>
          <w:b/>
          <w:color w:val="000000" w:themeColor="text1"/>
          <w:sz w:val="24"/>
          <w:szCs w:val="24"/>
        </w:rPr>
        <w:instrText xml:space="preserve"> SEQ Tabel_1. \* ARABIC </w:instrText>
      </w:r>
      <w:r w:rsidRPr="0058240A">
        <w:rPr>
          <w:rFonts w:ascii="Times New Roman" w:hAnsi="Times New Roman" w:cs="Times New Roman"/>
          <w:b/>
          <w:color w:val="000000" w:themeColor="text1"/>
          <w:sz w:val="24"/>
          <w:szCs w:val="24"/>
        </w:rPr>
        <w:fldChar w:fldCharType="separate"/>
      </w:r>
      <w:r w:rsidR="001F5FA1">
        <w:rPr>
          <w:rFonts w:ascii="Times New Roman" w:hAnsi="Times New Roman" w:cs="Times New Roman"/>
          <w:b/>
          <w:noProof/>
          <w:color w:val="000000" w:themeColor="text1"/>
          <w:sz w:val="24"/>
          <w:szCs w:val="24"/>
        </w:rPr>
        <w:t>1</w:t>
      </w:r>
      <w:r w:rsidRPr="0058240A">
        <w:rPr>
          <w:rFonts w:ascii="Times New Roman" w:hAnsi="Times New Roman" w:cs="Times New Roman"/>
          <w:b/>
          <w:color w:val="000000" w:themeColor="text1"/>
          <w:sz w:val="24"/>
          <w:szCs w:val="24"/>
        </w:rPr>
        <w:fldChar w:fldCharType="end"/>
      </w:r>
      <w:r w:rsidRPr="0058240A">
        <w:rPr>
          <w:rFonts w:ascii="Times New Roman" w:hAnsi="Times New Roman" w:cs="Times New Roman"/>
          <w:b/>
          <w:color w:val="000000" w:themeColor="text1"/>
          <w:sz w:val="24"/>
          <w:szCs w:val="24"/>
        </w:rPr>
        <w:t xml:space="preserve"> </w:t>
      </w:r>
      <w:r w:rsidRPr="0058240A">
        <w:rPr>
          <w:rFonts w:ascii="Times New Roman" w:hAnsi="Times New Roman" w:cs="Times New Roman"/>
          <w:bCs/>
          <w:color w:val="000000" w:themeColor="text1"/>
          <w:sz w:val="24"/>
          <w:szCs w:val="24"/>
        </w:rPr>
        <w:t>Perencanaan Kebutuhan Sistem</w:t>
      </w:r>
    </w:p>
    <w:tbl>
      <w:tblPr>
        <w:tblStyle w:val="TableGrid"/>
        <w:tblW w:w="0" w:type="auto"/>
        <w:jc w:val="center"/>
        <w:tblLook w:val="04A0" w:firstRow="1" w:lastRow="0" w:firstColumn="1" w:lastColumn="0" w:noHBand="0" w:noVBand="1"/>
      </w:tblPr>
      <w:tblGrid>
        <w:gridCol w:w="563"/>
        <w:gridCol w:w="1700"/>
        <w:gridCol w:w="4944"/>
      </w:tblGrid>
      <w:tr w:rsidR="0058240A" w:rsidRPr="0058240A" w14:paraId="4BCEDE9B" w14:textId="77777777" w:rsidTr="00BB04CD">
        <w:trPr>
          <w:trHeight w:val="561"/>
          <w:jc w:val="center"/>
        </w:trPr>
        <w:tc>
          <w:tcPr>
            <w:tcW w:w="563" w:type="dxa"/>
          </w:tcPr>
          <w:p w14:paraId="0FBB2C1C" w14:textId="77777777" w:rsidR="0058240A" w:rsidRPr="0058240A" w:rsidRDefault="0058240A" w:rsidP="0058240A">
            <w:pPr>
              <w:spacing w:line="360" w:lineRule="auto"/>
              <w:contextualSpacing/>
              <w:jc w:val="center"/>
              <w:rPr>
                <w:rFonts w:ascii="Times New Roman" w:hAnsi="Times New Roman" w:cs="Times New Roman"/>
                <w:b/>
                <w:bCs/>
                <w:sz w:val="24"/>
                <w:szCs w:val="24"/>
              </w:rPr>
            </w:pPr>
            <w:r w:rsidRPr="0058240A">
              <w:rPr>
                <w:rFonts w:ascii="Times New Roman" w:hAnsi="Times New Roman" w:cs="Times New Roman"/>
                <w:b/>
                <w:bCs/>
                <w:sz w:val="24"/>
                <w:szCs w:val="24"/>
              </w:rPr>
              <w:t>No</w:t>
            </w:r>
          </w:p>
        </w:tc>
        <w:tc>
          <w:tcPr>
            <w:tcW w:w="1700" w:type="dxa"/>
          </w:tcPr>
          <w:p w14:paraId="1A97EDB7" w14:textId="77777777" w:rsidR="0058240A" w:rsidRPr="0058240A" w:rsidRDefault="0058240A" w:rsidP="0058240A">
            <w:pPr>
              <w:spacing w:line="360" w:lineRule="auto"/>
              <w:contextualSpacing/>
              <w:rPr>
                <w:rFonts w:ascii="Times New Roman" w:hAnsi="Times New Roman" w:cs="Times New Roman"/>
                <w:b/>
                <w:bCs/>
                <w:sz w:val="24"/>
                <w:szCs w:val="24"/>
              </w:rPr>
            </w:pPr>
            <w:r w:rsidRPr="0058240A">
              <w:rPr>
                <w:rFonts w:ascii="Times New Roman" w:hAnsi="Times New Roman" w:cs="Times New Roman"/>
                <w:b/>
                <w:bCs/>
                <w:sz w:val="24"/>
                <w:szCs w:val="24"/>
              </w:rPr>
              <w:t>Rencana Kebutuhan</w:t>
            </w:r>
          </w:p>
        </w:tc>
        <w:tc>
          <w:tcPr>
            <w:tcW w:w="4944" w:type="dxa"/>
          </w:tcPr>
          <w:p w14:paraId="51873A28" w14:textId="77777777" w:rsidR="0058240A" w:rsidRPr="0058240A" w:rsidRDefault="0058240A" w:rsidP="0058240A">
            <w:pPr>
              <w:spacing w:line="360" w:lineRule="auto"/>
              <w:contextualSpacing/>
              <w:jc w:val="center"/>
              <w:rPr>
                <w:rFonts w:ascii="Times New Roman" w:hAnsi="Times New Roman" w:cs="Times New Roman"/>
                <w:b/>
                <w:bCs/>
                <w:sz w:val="24"/>
                <w:szCs w:val="24"/>
              </w:rPr>
            </w:pPr>
            <w:r w:rsidRPr="0058240A">
              <w:rPr>
                <w:rFonts w:ascii="Times New Roman" w:hAnsi="Times New Roman" w:cs="Times New Roman"/>
                <w:b/>
                <w:bCs/>
                <w:sz w:val="24"/>
                <w:szCs w:val="24"/>
              </w:rPr>
              <w:t>Deskripsi</w:t>
            </w:r>
          </w:p>
        </w:tc>
      </w:tr>
      <w:tr w:rsidR="0058240A" w:rsidRPr="0058240A" w14:paraId="04E3AAA6" w14:textId="77777777" w:rsidTr="00BB04CD">
        <w:trPr>
          <w:jc w:val="center"/>
        </w:trPr>
        <w:tc>
          <w:tcPr>
            <w:tcW w:w="563" w:type="dxa"/>
          </w:tcPr>
          <w:p w14:paraId="5A3EC47D"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lastRenderedPageBreak/>
              <w:t>1.</w:t>
            </w:r>
          </w:p>
        </w:tc>
        <w:tc>
          <w:tcPr>
            <w:tcW w:w="1700" w:type="dxa"/>
          </w:tcPr>
          <w:p w14:paraId="3504C3A1" w14:textId="77777777" w:rsidR="0058240A" w:rsidRPr="0058240A" w:rsidRDefault="0058240A" w:rsidP="0058240A">
            <w:pPr>
              <w:spacing w:line="360" w:lineRule="auto"/>
              <w:jc w:val="both"/>
              <w:rPr>
                <w:rFonts w:ascii="Times New Roman" w:eastAsia="Times New Roman" w:hAnsi="Times New Roman" w:cs="Times New Roman"/>
                <w:vanish/>
                <w:kern w:val="0"/>
                <w:sz w:val="24"/>
                <w:szCs w:val="24"/>
                <w:lang w:eastAsia="en-ID"/>
                <w14:ligatures w14:val="none"/>
              </w:rPr>
            </w:pPr>
            <w:r w:rsidRPr="0058240A">
              <w:rPr>
                <w:rFonts w:ascii="Times New Roman" w:hAnsi="Times New Roman" w:cs="Times New Roman"/>
                <w:sz w:val="24"/>
                <w:szCs w:val="24"/>
              </w:rPr>
              <w:t>Penyediaan Instrumen Audit</w:t>
            </w:r>
          </w:p>
          <w:p w14:paraId="12D1D7A0" w14:textId="77777777" w:rsidR="0058240A" w:rsidRPr="0058240A" w:rsidRDefault="0058240A" w:rsidP="0058240A">
            <w:pPr>
              <w:spacing w:line="360" w:lineRule="auto"/>
              <w:contextualSpacing/>
              <w:jc w:val="both"/>
              <w:rPr>
                <w:rFonts w:ascii="Times New Roman" w:hAnsi="Times New Roman" w:cs="Times New Roman"/>
                <w:sz w:val="24"/>
                <w:szCs w:val="24"/>
              </w:rPr>
            </w:pPr>
          </w:p>
        </w:tc>
        <w:tc>
          <w:tcPr>
            <w:tcW w:w="4944" w:type="dxa"/>
          </w:tcPr>
          <w:p w14:paraId="1749CA54"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Akan disediakan instrumen audit di dalam sistem yang terdiri dari 279 poin dalam beberapa kriteria sehingga tidak lagi menggunakan file terpisah.</w:t>
            </w:r>
          </w:p>
        </w:tc>
      </w:tr>
      <w:tr w:rsidR="0058240A" w:rsidRPr="0058240A" w14:paraId="0FD7C66D" w14:textId="77777777" w:rsidTr="00BB04CD">
        <w:trPr>
          <w:jc w:val="center"/>
        </w:trPr>
        <w:tc>
          <w:tcPr>
            <w:tcW w:w="563" w:type="dxa"/>
          </w:tcPr>
          <w:p w14:paraId="2D164346"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2.</w:t>
            </w:r>
          </w:p>
        </w:tc>
        <w:tc>
          <w:tcPr>
            <w:tcW w:w="1700" w:type="dxa"/>
          </w:tcPr>
          <w:p w14:paraId="4A1FAB45" w14:textId="67780A4E"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Pen</w:t>
            </w:r>
            <w:r w:rsidR="00847631">
              <w:rPr>
                <w:rFonts w:ascii="Times New Roman" w:hAnsi="Times New Roman" w:cs="Times New Roman"/>
                <w:sz w:val="24"/>
                <w:szCs w:val="24"/>
              </w:rPr>
              <w:t xml:space="preserve">yediaan </w:t>
            </w:r>
            <w:r w:rsidRPr="0058240A">
              <w:rPr>
                <w:rFonts w:ascii="Times New Roman" w:hAnsi="Times New Roman" w:cs="Times New Roman"/>
                <w:sz w:val="24"/>
                <w:szCs w:val="24"/>
              </w:rPr>
              <w:t>Dokumen Audit</w:t>
            </w:r>
          </w:p>
        </w:tc>
        <w:tc>
          <w:tcPr>
            <w:tcW w:w="4944" w:type="dxa"/>
          </w:tcPr>
          <w:p w14:paraId="3BFA63E9"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Akan disediakan fitur untuk mengunggah dan menyimpan dokumen eviden sesuai dengan instrumen yang tersedia secara terpusat.</w:t>
            </w:r>
          </w:p>
        </w:tc>
      </w:tr>
      <w:tr w:rsidR="0058240A" w:rsidRPr="0058240A" w14:paraId="226E715A" w14:textId="77777777" w:rsidTr="00BB04CD">
        <w:trPr>
          <w:jc w:val="center"/>
        </w:trPr>
        <w:tc>
          <w:tcPr>
            <w:tcW w:w="563" w:type="dxa"/>
          </w:tcPr>
          <w:p w14:paraId="63E402D6"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3.</w:t>
            </w:r>
          </w:p>
        </w:tc>
        <w:tc>
          <w:tcPr>
            <w:tcW w:w="17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58240A" w:rsidRPr="0058240A" w14:paraId="689682A0" w14:textId="77777777" w:rsidTr="00BB04CD">
              <w:trPr>
                <w:tblCellSpacing w:w="15" w:type="dxa"/>
              </w:trPr>
              <w:tc>
                <w:tcPr>
                  <w:tcW w:w="0" w:type="auto"/>
                  <w:vAlign w:val="center"/>
                  <w:hideMark/>
                </w:tcPr>
                <w:p w14:paraId="3D4DB145" w14:textId="77777777" w:rsidR="0058240A" w:rsidRPr="0058240A" w:rsidRDefault="0058240A" w:rsidP="0058240A">
                  <w:pPr>
                    <w:spacing w:after="0" w:line="360" w:lineRule="auto"/>
                    <w:rPr>
                      <w:rFonts w:ascii="Times New Roman" w:eastAsia="Times New Roman" w:hAnsi="Times New Roman" w:cs="Times New Roman"/>
                      <w:kern w:val="0"/>
                      <w:sz w:val="24"/>
                      <w:szCs w:val="24"/>
                      <w:lang w:eastAsia="en-ID"/>
                      <w14:ligatures w14:val="none"/>
                    </w:rPr>
                  </w:pPr>
                </w:p>
              </w:tc>
            </w:tr>
          </w:tbl>
          <w:p w14:paraId="711E16CE" w14:textId="77777777" w:rsidR="0058240A" w:rsidRPr="0058240A" w:rsidRDefault="0058240A" w:rsidP="0058240A">
            <w:pPr>
              <w:spacing w:line="360" w:lineRule="auto"/>
              <w:rPr>
                <w:rFonts w:ascii="Times New Roman" w:eastAsia="Times New Roman" w:hAnsi="Times New Roman" w:cs="Times New Roman"/>
                <w:vanish/>
                <w:kern w:val="0"/>
                <w:sz w:val="24"/>
                <w:szCs w:val="24"/>
                <w:lang w:eastAsia="en-ID"/>
                <w14:ligatures w14:val="none"/>
              </w:rPr>
            </w:pPr>
          </w:p>
          <w:p w14:paraId="2A5DBF25"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Klasifikasi Temuan</w:t>
            </w:r>
          </w:p>
        </w:tc>
        <w:tc>
          <w:tcPr>
            <w:tcW w:w="4944" w:type="dxa"/>
          </w:tcPr>
          <w:p w14:paraId="697AADE7"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Akan disediakan fitur bagi auditor untuk menentukan kategori temuan, yaitu observasi, minor, dan mayor secara langsung pada sistem.</w:t>
            </w:r>
          </w:p>
        </w:tc>
      </w:tr>
      <w:tr w:rsidR="0058240A" w:rsidRPr="0058240A" w14:paraId="6FDD5947" w14:textId="77777777" w:rsidTr="00BB04CD">
        <w:trPr>
          <w:jc w:val="center"/>
        </w:trPr>
        <w:tc>
          <w:tcPr>
            <w:tcW w:w="563" w:type="dxa"/>
          </w:tcPr>
          <w:p w14:paraId="01FF5BE5"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4.</w:t>
            </w:r>
          </w:p>
        </w:tc>
        <w:tc>
          <w:tcPr>
            <w:tcW w:w="1700" w:type="dxa"/>
          </w:tcPr>
          <w:p w14:paraId="3C751DA2" w14:textId="77777777" w:rsidR="0058240A" w:rsidRPr="0058240A" w:rsidRDefault="0058240A" w:rsidP="0058240A">
            <w:pPr>
              <w:spacing w:line="360" w:lineRule="auto"/>
              <w:jc w:val="both"/>
              <w:rPr>
                <w:rFonts w:ascii="Times New Roman" w:hAnsi="Times New Roman" w:cs="Times New Roman"/>
                <w:sz w:val="24"/>
                <w:szCs w:val="24"/>
              </w:rPr>
            </w:pPr>
            <w:r w:rsidRPr="0058240A">
              <w:rPr>
                <w:rFonts w:ascii="Times New Roman" w:hAnsi="Times New Roman" w:cs="Times New Roman"/>
                <w:sz w:val="24"/>
                <w:szCs w:val="24"/>
              </w:rPr>
              <w:t>Rekapitulasi Hasil Audit</w:t>
            </w:r>
          </w:p>
          <w:p w14:paraId="73FEA798" w14:textId="77777777" w:rsidR="0058240A" w:rsidRPr="0058240A" w:rsidRDefault="0058240A" w:rsidP="0058240A">
            <w:pPr>
              <w:spacing w:line="360" w:lineRule="auto"/>
              <w:contextualSpacing/>
              <w:jc w:val="both"/>
              <w:rPr>
                <w:rFonts w:ascii="Times New Roman" w:hAnsi="Times New Roman" w:cs="Times New Roman"/>
                <w:sz w:val="24"/>
                <w:szCs w:val="24"/>
              </w:rPr>
            </w:pPr>
          </w:p>
        </w:tc>
        <w:tc>
          <w:tcPr>
            <w:tcW w:w="4944" w:type="dxa"/>
          </w:tcPr>
          <w:p w14:paraId="0B70579A"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Akan dilakukan perhitungan dan rekapitulasi hasil temuan secara otomatis berdasarkan klasifikasi yang telah dipilih.</w:t>
            </w:r>
          </w:p>
        </w:tc>
      </w:tr>
      <w:tr w:rsidR="0058240A" w:rsidRPr="0058240A" w14:paraId="018479DB" w14:textId="77777777" w:rsidTr="00BB04CD">
        <w:trPr>
          <w:jc w:val="center"/>
        </w:trPr>
        <w:tc>
          <w:tcPr>
            <w:tcW w:w="563" w:type="dxa"/>
          </w:tcPr>
          <w:p w14:paraId="19B6EAB0"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5.</w:t>
            </w:r>
          </w:p>
        </w:tc>
        <w:tc>
          <w:tcPr>
            <w:tcW w:w="1700" w:type="dxa"/>
          </w:tcPr>
          <w:p w14:paraId="19561903"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Pengelolaan Rencana Tindak Lanjut (RTL)</w:t>
            </w:r>
          </w:p>
        </w:tc>
        <w:tc>
          <w:tcPr>
            <w:tcW w:w="4944" w:type="dxa"/>
          </w:tcPr>
          <w:p w14:paraId="170A4EFA"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Akan disediakan fitur untuk mencatat, mengelola, dan memantau tindak lanjut dari setiap temuan audit.</w:t>
            </w:r>
          </w:p>
        </w:tc>
      </w:tr>
      <w:tr w:rsidR="0058240A" w:rsidRPr="0058240A" w14:paraId="28A171B0" w14:textId="77777777" w:rsidTr="00BB04CD">
        <w:trPr>
          <w:jc w:val="center"/>
        </w:trPr>
        <w:tc>
          <w:tcPr>
            <w:tcW w:w="563" w:type="dxa"/>
          </w:tcPr>
          <w:p w14:paraId="52438067"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6.</w:t>
            </w:r>
          </w:p>
        </w:tc>
        <w:tc>
          <w:tcPr>
            <w:tcW w:w="1700" w:type="dxa"/>
          </w:tcPr>
          <w:p w14:paraId="02A1D1F4" w14:textId="77777777" w:rsidR="0058240A" w:rsidRPr="0058240A" w:rsidRDefault="0058240A" w:rsidP="0058240A">
            <w:pPr>
              <w:spacing w:line="360" w:lineRule="auto"/>
              <w:jc w:val="both"/>
              <w:rPr>
                <w:rFonts w:ascii="Times New Roman" w:hAnsi="Times New Roman" w:cs="Times New Roman"/>
                <w:sz w:val="24"/>
                <w:szCs w:val="24"/>
              </w:rPr>
            </w:pPr>
            <w:r w:rsidRPr="0058240A">
              <w:rPr>
                <w:rFonts w:ascii="Times New Roman" w:hAnsi="Times New Roman" w:cs="Times New Roman"/>
                <w:sz w:val="24"/>
                <w:szCs w:val="24"/>
              </w:rPr>
              <w:t>Penyusunan Laporan Audit</w:t>
            </w:r>
          </w:p>
          <w:p w14:paraId="1500371D" w14:textId="77777777" w:rsidR="0058240A" w:rsidRPr="0058240A" w:rsidRDefault="0058240A" w:rsidP="0058240A">
            <w:pPr>
              <w:spacing w:line="360" w:lineRule="auto"/>
              <w:contextualSpacing/>
              <w:jc w:val="both"/>
              <w:rPr>
                <w:rFonts w:ascii="Times New Roman" w:hAnsi="Times New Roman" w:cs="Times New Roman"/>
                <w:sz w:val="24"/>
                <w:szCs w:val="24"/>
              </w:rPr>
            </w:pPr>
          </w:p>
        </w:tc>
        <w:tc>
          <w:tcPr>
            <w:tcW w:w="4944" w:type="dxa"/>
          </w:tcPr>
          <w:p w14:paraId="444F133A"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Akan disediakan laporan audit yang dihasilkan secara otomatis berdasarkan data yang telah diinput oleh auditor.</w:t>
            </w:r>
          </w:p>
        </w:tc>
      </w:tr>
      <w:tr w:rsidR="005E772D" w:rsidRPr="0058240A" w14:paraId="53F324F6" w14:textId="77777777" w:rsidTr="00BB04CD">
        <w:trPr>
          <w:jc w:val="center"/>
        </w:trPr>
        <w:tc>
          <w:tcPr>
            <w:tcW w:w="563" w:type="dxa"/>
          </w:tcPr>
          <w:p w14:paraId="44C0A8F3" w14:textId="4DAB8619" w:rsidR="005E772D" w:rsidRPr="0058240A" w:rsidRDefault="005E772D" w:rsidP="0058240A">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7. </w:t>
            </w:r>
          </w:p>
        </w:tc>
        <w:tc>
          <w:tcPr>
            <w:tcW w:w="1700" w:type="dxa"/>
          </w:tcPr>
          <w:p w14:paraId="2E1E4FDD" w14:textId="40001021" w:rsidR="005E772D" w:rsidRPr="005E772D" w:rsidRDefault="005E772D" w:rsidP="0058240A">
            <w:pPr>
              <w:spacing w:line="360" w:lineRule="auto"/>
              <w:jc w:val="both"/>
              <w:rPr>
                <w:rFonts w:ascii="Times New Roman" w:hAnsi="Times New Roman" w:cs="Times New Roman"/>
                <w:sz w:val="24"/>
                <w:szCs w:val="24"/>
              </w:rPr>
            </w:pPr>
            <w:r w:rsidRPr="005E772D">
              <w:rPr>
                <w:rFonts w:ascii="Times New Roman" w:hAnsi="Times New Roman" w:cs="Times New Roman"/>
                <w:sz w:val="24"/>
                <w:szCs w:val="24"/>
              </w:rPr>
              <w:t>Dukungan Pelaksanaan RTM</w:t>
            </w:r>
          </w:p>
        </w:tc>
        <w:tc>
          <w:tcPr>
            <w:tcW w:w="4944" w:type="dxa"/>
          </w:tcPr>
          <w:p w14:paraId="5BEAA61A" w14:textId="0547EE4E" w:rsidR="005E772D" w:rsidRPr="005E772D" w:rsidRDefault="005E772D" w:rsidP="0058240A">
            <w:pPr>
              <w:spacing w:line="360" w:lineRule="auto"/>
              <w:contextualSpacing/>
              <w:jc w:val="both"/>
              <w:rPr>
                <w:rFonts w:ascii="Times New Roman" w:hAnsi="Times New Roman" w:cs="Times New Roman"/>
                <w:sz w:val="24"/>
                <w:szCs w:val="24"/>
              </w:rPr>
            </w:pPr>
            <w:r w:rsidRPr="005E772D">
              <w:rPr>
                <w:rFonts w:ascii="Times New Roman" w:hAnsi="Times New Roman" w:cs="Times New Roman"/>
                <w:sz w:val="24"/>
                <w:szCs w:val="24"/>
              </w:rPr>
              <w:t>Akan disediakan laporan audit yang digunakan sebagai dasar dalam pelaksanaan Rapat Tinjauan Manajemen (RTM).</w:t>
            </w:r>
          </w:p>
        </w:tc>
      </w:tr>
      <w:tr w:rsidR="0058240A" w:rsidRPr="0058240A" w14:paraId="38F33789" w14:textId="77777777" w:rsidTr="00BB04CD">
        <w:trPr>
          <w:jc w:val="center"/>
        </w:trPr>
        <w:tc>
          <w:tcPr>
            <w:tcW w:w="563" w:type="dxa"/>
          </w:tcPr>
          <w:p w14:paraId="549329B4" w14:textId="71781D0A" w:rsidR="0058240A" w:rsidRPr="0058240A" w:rsidRDefault="005E772D" w:rsidP="0058240A">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8.</w:t>
            </w:r>
          </w:p>
        </w:tc>
        <w:tc>
          <w:tcPr>
            <w:tcW w:w="1700" w:type="dxa"/>
          </w:tcPr>
          <w:p w14:paraId="2CB3C425" w14:textId="77777777" w:rsidR="0058240A" w:rsidRPr="0058240A" w:rsidRDefault="0058240A" w:rsidP="0058240A">
            <w:pPr>
              <w:spacing w:line="360" w:lineRule="auto"/>
              <w:jc w:val="both"/>
              <w:rPr>
                <w:rFonts w:ascii="Times New Roman" w:hAnsi="Times New Roman" w:cs="Times New Roman"/>
                <w:sz w:val="24"/>
                <w:szCs w:val="24"/>
              </w:rPr>
            </w:pPr>
            <w:r w:rsidRPr="0058240A">
              <w:rPr>
                <w:rFonts w:ascii="Times New Roman" w:hAnsi="Times New Roman" w:cs="Times New Roman"/>
                <w:sz w:val="24"/>
                <w:szCs w:val="24"/>
              </w:rPr>
              <w:t>Pengelolaan Formulir Audit (FO1–FO8)</w:t>
            </w:r>
          </w:p>
          <w:p w14:paraId="07788C8C" w14:textId="77777777" w:rsidR="0058240A" w:rsidRPr="0058240A" w:rsidRDefault="0058240A" w:rsidP="0058240A">
            <w:pPr>
              <w:spacing w:line="360" w:lineRule="auto"/>
              <w:contextualSpacing/>
              <w:jc w:val="both"/>
              <w:rPr>
                <w:rFonts w:ascii="Times New Roman" w:hAnsi="Times New Roman" w:cs="Times New Roman"/>
                <w:sz w:val="24"/>
                <w:szCs w:val="24"/>
              </w:rPr>
            </w:pPr>
          </w:p>
        </w:tc>
        <w:tc>
          <w:tcPr>
            <w:tcW w:w="4944" w:type="dxa"/>
          </w:tcPr>
          <w:p w14:paraId="36B486D0" w14:textId="77777777" w:rsidR="0058240A" w:rsidRPr="0058240A" w:rsidRDefault="0058240A" w:rsidP="0058240A">
            <w:pPr>
              <w:spacing w:line="360" w:lineRule="auto"/>
              <w:jc w:val="both"/>
              <w:rPr>
                <w:rFonts w:ascii="Times New Roman" w:hAnsi="Times New Roman" w:cs="Times New Roman"/>
                <w:sz w:val="24"/>
                <w:szCs w:val="24"/>
              </w:rPr>
            </w:pPr>
            <w:r w:rsidRPr="0058240A">
              <w:rPr>
                <w:rFonts w:ascii="Times New Roman" w:hAnsi="Times New Roman" w:cs="Times New Roman"/>
                <w:sz w:val="24"/>
                <w:szCs w:val="24"/>
              </w:rPr>
              <w:t>Akan disediakan formulir audit FO1 sampai FO8 dalam sistem sebagai bagian dari dokumen pendukung pelaksanaan audit.</w:t>
            </w:r>
          </w:p>
          <w:p w14:paraId="46A4BCFE" w14:textId="77777777" w:rsidR="0058240A" w:rsidRPr="0058240A" w:rsidRDefault="0058240A" w:rsidP="0058240A">
            <w:pPr>
              <w:spacing w:line="360" w:lineRule="auto"/>
              <w:contextualSpacing/>
              <w:jc w:val="both"/>
              <w:rPr>
                <w:rFonts w:ascii="Times New Roman" w:hAnsi="Times New Roman" w:cs="Times New Roman"/>
                <w:sz w:val="24"/>
                <w:szCs w:val="24"/>
              </w:rPr>
            </w:pPr>
          </w:p>
        </w:tc>
      </w:tr>
      <w:tr w:rsidR="0058240A" w:rsidRPr="0058240A" w14:paraId="01B92363" w14:textId="77777777" w:rsidTr="00BB04CD">
        <w:trPr>
          <w:jc w:val="center"/>
        </w:trPr>
        <w:tc>
          <w:tcPr>
            <w:tcW w:w="563" w:type="dxa"/>
          </w:tcPr>
          <w:p w14:paraId="65A665BF" w14:textId="797C6FF9" w:rsidR="0058240A" w:rsidRPr="0058240A" w:rsidRDefault="005E772D" w:rsidP="0058240A">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9.</w:t>
            </w:r>
          </w:p>
        </w:tc>
        <w:tc>
          <w:tcPr>
            <w:tcW w:w="1700" w:type="dxa"/>
          </w:tcPr>
          <w:p w14:paraId="3B9A4E91"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Penyimpanan Data Audit</w:t>
            </w:r>
          </w:p>
        </w:tc>
        <w:tc>
          <w:tcPr>
            <w:tcW w:w="4944" w:type="dxa"/>
          </w:tcPr>
          <w:p w14:paraId="29C4E605"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Akan disediakan penyimpanan data audit secara terpusat dalam sistem untuk memudahkan pengelolaan dan pencarian data.</w:t>
            </w:r>
          </w:p>
        </w:tc>
      </w:tr>
      <w:tr w:rsidR="0058240A" w:rsidRPr="0058240A" w14:paraId="1A14CB1F" w14:textId="77777777" w:rsidTr="00BB04CD">
        <w:trPr>
          <w:jc w:val="center"/>
        </w:trPr>
        <w:tc>
          <w:tcPr>
            <w:tcW w:w="563" w:type="dxa"/>
          </w:tcPr>
          <w:p w14:paraId="368F5113" w14:textId="43CFB7F1" w:rsidR="0058240A" w:rsidRPr="0058240A" w:rsidRDefault="005E772D" w:rsidP="0058240A">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10.</w:t>
            </w:r>
          </w:p>
        </w:tc>
        <w:tc>
          <w:tcPr>
            <w:tcW w:w="1700" w:type="dxa"/>
          </w:tcPr>
          <w:p w14:paraId="33262404" w14:textId="77777777" w:rsidR="0058240A" w:rsidRPr="0058240A" w:rsidRDefault="0058240A" w:rsidP="0058240A">
            <w:pPr>
              <w:spacing w:line="360" w:lineRule="auto"/>
              <w:contextualSpacing/>
              <w:rPr>
                <w:rFonts w:ascii="Times New Roman" w:hAnsi="Times New Roman" w:cs="Times New Roman"/>
                <w:sz w:val="24"/>
                <w:szCs w:val="24"/>
              </w:rPr>
            </w:pPr>
            <w:r w:rsidRPr="0058240A">
              <w:rPr>
                <w:rFonts w:ascii="Times New Roman" w:hAnsi="Times New Roman" w:cs="Times New Roman"/>
                <w:sz w:val="24"/>
                <w:szCs w:val="24"/>
              </w:rPr>
              <w:t>Penyimpanan Data Tahun Sebelumnya</w:t>
            </w:r>
          </w:p>
        </w:tc>
        <w:tc>
          <w:tcPr>
            <w:tcW w:w="4944" w:type="dxa"/>
          </w:tcPr>
          <w:p w14:paraId="59407D53"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Akan disediakan arsip data audit dari tahun sebelumnya yang dapat digunakan kembali untuk kebutuhan evaluasi dan akreditasi.</w:t>
            </w:r>
          </w:p>
        </w:tc>
      </w:tr>
      <w:tr w:rsidR="0058240A" w:rsidRPr="0058240A" w14:paraId="444D86E2" w14:textId="77777777" w:rsidTr="00BB04CD">
        <w:trPr>
          <w:jc w:val="center"/>
        </w:trPr>
        <w:tc>
          <w:tcPr>
            <w:tcW w:w="563" w:type="dxa"/>
          </w:tcPr>
          <w:p w14:paraId="2AC1224E" w14:textId="64E33CDC"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lastRenderedPageBreak/>
              <w:t>1</w:t>
            </w:r>
            <w:r w:rsidR="005E772D">
              <w:rPr>
                <w:rFonts w:ascii="Times New Roman" w:hAnsi="Times New Roman" w:cs="Times New Roman"/>
                <w:sz w:val="24"/>
                <w:szCs w:val="24"/>
              </w:rPr>
              <w:t>1.</w:t>
            </w:r>
          </w:p>
        </w:tc>
        <w:tc>
          <w:tcPr>
            <w:tcW w:w="1700" w:type="dxa"/>
          </w:tcPr>
          <w:p w14:paraId="4E4DCD19"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Dukungan Integrasi Data</w:t>
            </w:r>
          </w:p>
        </w:tc>
        <w:tc>
          <w:tcPr>
            <w:tcW w:w="4944" w:type="dxa"/>
          </w:tcPr>
          <w:p w14:paraId="19C20BDB"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Akan disediakan data yang terstruktur untuk mendukung kebutuhan integrasi dengan sistem eksternal seperti pelaporan.</w:t>
            </w:r>
          </w:p>
        </w:tc>
      </w:tr>
    </w:tbl>
    <w:p w14:paraId="6D3C5A06" w14:textId="77777777" w:rsidR="0058240A" w:rsidRPr="0058240A" w:rsidRDefault="0058240A" w:rsidP="0058240A">
      <w:pPr>
        <w:spacing w:after="0"/>
        <w:rPr>
          <w:rFonts w:ascii="Times New Roman" w:hAnsi="Times New Roman" w:cs="Times New Roman"/>
          <w:sz w:val="24"/>
          <w:szCs w:val="24"/>
        </w:rPr>
      </w:pPr>
    </w:p>
    <w:p w14:paraId="3F5694C9" w14:textId="77777777" w:rsidR="0058240A" w:rsidRPr="0058240A" w:rsidRDefault="0058240A" w:rsidP="0058240A">
      <w:pPr>
        <w:numPr>
          <w:ilvl w:val="0"/>
          <w:numId w:val="6"/>
        </w:numPr>
        <w:spacing w:after="0" w:line="360" w:lineRule="auto"/>
        <w:ind w:left="284" w:hanging="284"/>
        <w:contextualSpacing/>
        <w:jc w:val="both"/>
        <w:rPr>
          <w:rFonts w:ascii="Times New Roman" w:hAnsi="Times New Roman" w:cs="Times New Roman"/>
          <w:sz w:val="24"/>
          <w:szCs w:val="24"/>
        </w:rPr>
      </w:pPr>
      <w:r w:rsidRPr="0058240A">
        <w:rPr>
          <w:rFonts w:ascii="Times New Roman" w:hAnsi="Times New Roman" w:cs="Times New Roman"/>
          <w:sz w:val="24"/>
          <w:szCs w:val="24"/>
        </w:rPr>
        <w:t xml:space="preserve">Perancangan Pengguna (User Design) </w:t>
      </w:r>
    </w:p>
    <w:p w14:paraId="7796BF8E" w14:textId="77777777" w:rsidR="0058240A" w:rsidRPr="0058240A" w:rsidRDefault="0058240A" w:rsidP="0058240A">
      <w:pPr>
        <w:spacing w:after="0" w:line="360" w:lineRule="auto"/>
        <w:jc w:val="both"/>
        <w:rPr>
          <w:rFonts w:ascii="Times New Roman" w:hAnsi="Times New Roman" w:cs="Times New Roman"/>
          <w:sz w:val="24"/>
          <w:szCs w:val="24"/>
        </w:rPr>
      </w:pPr>
      <w:r w:rsidRPr="0058240A">
        <w:rPr>
          <w:rFonts w:ascii="Times New Roman" w:hAnsi="Times New Roman" w:cs="Times New Roman"/>
          <w:sz w:val="24"/>
          <w:szCs w:val="24"/>
        </w:rPr>
        <w:t>Pada tahap ini akan dilakukan perancangan sistem yang berfokus pada kebutuhan dan interaksi pengguna dengan sistem. Perancangan ini bertujuan untuk menggambarkan bagaimana pengguna akan menggunakan sistem yang dikembangkan, sehingga sistem yang dihasilkan sesuai dengan kebutuhan pengguna. Proses perancangan akan dilakukan dengan menggunakan alat bantu pemodelan sistem serta desain antarmuka untuk menghasilkan gambaran sistem yang jelas. Adapun perancangan yang akan dilakukan meliputi:</w:t>
      </w:r>
    </w:p>
    <w:p w14:paraId="7DBF02DB" w14:textId="77777777" w:rsidR="00464658" w:rsidRDefault="0058240A" w:rsidP="00464658">
      <w:pPr>
        <w:numPr>
          <w:ilvl w:val="0"/>
          <w:numId w:val="7"/>
        </w:numPr>
        <w:spacing w:after="0" w:line="360" w:lineRule="auto"/>
        <w:ind w:left="28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Perancangan Diagram Sistem dan Aktivitas Pengguna</w:t>
      </w:r>
    </w:p>
    <w:p w14:paraId="3AA825D3" w14:textId="330263E4" w:rsidR="0058240A" w:rsidRPr="00464658" w:rsidRDefault="0058240A" w:rsidP="00464658">
      <w:pPr>
        <w:spacing w:after="0" w:line="360" w:lineRule="auto"/>
        <w:ind w:left="283"/>
        <w:contextualSpacing/>
        <w:jc w:val="both"/>
        <w:rPr>
          <w:rFonts w:ascii="Times New Roman" w:eastAsia="Times New Roman" w:hAnsi="Times New Roman" w:cs="Times New Roman"/>
          <w:kern w:val="0"/>
          <w:sz w:val="24"/>
          <w:szCs w:val="24"/>
          <w:lang w:eastAsia="en-ID"/>
          <w14:ligatures w14:val="none"/>
        </w:rPr>
      </w:pPr>
      <w:r w:rsidRPr="00464658">
        <w:rPr>
          <w:rFonts w:ascii="Times New Roman" w:eastAsia="Times New Roman" w:hAnsi="Times New Roman" w:cs="Times New Roman"/>
          <w:kern w:val="0"/>
          <w:sz w:val="24"/>
          <w:szCs w:val="24"/>
          <w:lang w:eastAsia="en-ID"/>
          <w14:ligatures w14:val="none"/>
        </w:rPr>
        <w:t xml:space="preserve">Akan dirancang diagram sistem menggunakan UML (Unified Modeling Language) untuk menggambarkan interaksi dan alur aktivitas pengguna dalam sistem, seperti use case diagram dan activity diagram. Perancangan ini akan menggunakan tools seperti Visual Paradigm dan Draw.io untuk memodelkan hubungan antara pengguna dengan sistem serta alur proses yang berjalan. </w:t>
      </w:r>
    </w:p>
    <w:p w14:paraId="5FBFD303" w14:textId="77777777" w:rsidR="0058240A" w:rsidRPr="0058240A" w:rsidRDefault="0058240A" w:rsidP="00464658">
      <w:pPr>
        <w:numPr>
          <w:ilvl w:val="0"/>
          <w:numId w:val="7"/>
        </w:numPr>
        <w:spacing w:after="0" w:line="360" w:lineRule="auto"/>
        <w:ind w:left="283"/>
        <w:contextualSpacing/>
        <w:jc w:val="both"/>
        <w:rPr>
          <w:rFonts w:ascii="Times New Roman" w:hAnsi="Times New Roman" w:cs="Times New Roman"/>
          <w:sz w:val="24"/>
          <w:szCs w:val="24"/>
        </w:rPr>
      </w:pPr>
      <w:r w:rsidRPr="0058240A">
        <w:rPr>
          <w:rFonts w:ascii="Times New Roman" w:eastAsia="Times New Roman" w:hAnsi="Times New Roman" w:cs="Times New Roman"/>
          <w:kern w:val="0"/>
          <w:sz w:val="24"/>
          <w:szCs w:val="24"/>
          <w:lang w:eastAsia="en-ID"/>
          <w14:ligatures w14:val="none"/>
        </w:rPr>
        <w:t>Perancangan Antarmuka dan Hak Akses Pengguna</w:t>
      </w:r>
    </w:p>
    <w:p w14:paraId="5D0EFF3E" w14:textId="77777777" w:rsidR="0058240A" w:rsidRPr="0058240A" w:rsidRDefault="0058240A" w:rsidP="00464658">
      <w:pPr>
        <w:spacing w:after="0" w:line="360" w:lineRule="auto"/>
        <w:ind w:left="283"/>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Akan dirancang tampilan antarmuka pengguna (user interface) serta pengaturan hak akses pengguna sesuai dengan perannya, seperti auditor dan program studi. Perancangan ini akan menggunakan tools seperti Balsamiq, Draw.io, dan bantuan AI untuk menghasilkan tampilan sistem yang mudah digunakan dan sesuai dengan kebutuhan pengguna.</w:t>
      </w:r>
    </w:p>
    <w:p w14:paraId="2362CF9B" w14:textId="77777777" w:rsidR="0058240A" w:rsidRPr="0058240A" w:rsidRDefault="0058240A" w:rsidP="0058240A">
      <w:pPr>
        <w:numPr>
          <w:ilvl w:val="0"/>
          <w:numId w:val="6"/>
        </w:numPr>
        <w:spacing w:after="0" w:line="360" w:lineRule="auto"/>
        <w:ind w:left="284" w:hanging="284"/>
        <w:contextualSpacing/>
        <w:jc w:val="both"/>
        <w:rPr>
          <w:rFonts w:ascii="Times New Roman" w:hAnsi="Times New Roman" w:cs="Times New Roman"/>
          <w:sz w:val="24"/>
          <w:szCs w:val="24"/>
        </w:rPr>
      </w:pPr>
      <w:r w:rsidRPr="0058240A">
        <w:rPr>
          <w:rFonts w:ascii="Times New Roman" w:hAnsi="Times New Roman" w:cs="Times New Roman"/>
          <w:sz w:val="24"/>
          <w:szCs w:val="24"/>
        </w:rPr>
        <w:t>Pembangunan Sistem (Construction)</w:t>
      </w:r>
    </w:p>
    <w:p w14:paraId="20C33E3C" w14:textId="77777777" w:rsidR="0058240A" w:rsidRPr="0058240A" w:rsidRDefault="0058240A" w:rsidP="0058240A">
      <w:pPr>
        <w:spacing w:after="0" w:line="360" w:lineRule="auto"/>
        <w:jc w:val="both"/>
        <w:rPr>
          <w:rFonts w:ascii="Times New Roman" w:hAnsi="Times New Roman" w:cs="Times New Roman"/>
          <w:sz w:val="24"/>
          <w:szCs w:val="24"/>
        </w:rPr>
      </w:pPr>
      <w:r w:rsidRPr="0058240A">
        <w:rPr>
          <w:rFonts w:ascii="Times New Roman" w:hAnsi="Times New Roman" w:cs="Times New Roman"/>
          <w:sz w:val="24"/>
          <w:szCs w:val="24"/>
        </w:rPr>
        <w:t>Tahap Construction merupakan tahap pembangunan sistem berdasarkan hasil perancangan yang telah dilakukan pada tahap sebelumnya. Pada tahap ini, sistem akan dikembangkan sesuai dengan kebutuhan dan desain yang telah dirancang. Proses pembangunan akan dilakukan secara bertahap dengan mengimplementasikan setiap fitur yang telah ditentukan sehingga sistem dapat berjalan dengan baik. Adapun kegiatan yang akan dilakukan pada tahap ini meliputi:</w:t>
      </w:r>
    </w:p>
    <w:p w14:paraId="6046903F" w14:textId="77777777" w:rsidR="00464658" w:rsidRDefault="0058240A" w:rsidP="00464658">
      <w:pPr>
        <w:numPr>
          <w:ilvl w:val="0"/>
          <w:numId w:val="8"/>
        </w:numPr>
        <w:spacing w:after="0" w:line="360" w:lineRule="auto"/>
        <w:ind w:left="28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Pengembangan Sistem Berbasis Web</w:t>
      </w:r>
    </w:p>
    <w:p w14:paraId="4B4D3EB8" w14:textId="5F732B07" w:rsidR="0058240A" w:rsidRPr="00464658" w:rsidRDefault="0058240A" w:rsidP="00464658">
      <w:pPr>
        <w:spacing w:after="0" w:line="360" w:lineRule="auto"/>
        <w:ind w:left="283"/>
        <w:contextualSpacing/>
        <w:jc w:val="both"/>
        <w:rPr>
          <w:rFonts w:ascii="Times New Roman" w:eastAsia="Times New Roman" w:hAnsi="Times New Roman" w:cs="Times New Roman"/>
          <w:kern w:val="0"/>
          <w:sz w:val="24"/>
          <w:szCs w:val="24"/>
          <w:lang w:eastAsia="en-ID"/>
          <w14:ligatures w14:val="none"/>
        </w:rPr>
      </w:pPr>
      <w:r w:rsidRPr="00464658">
        <w:rPr>
          <w:rFonts w:ascii="Times New Roman" w:eastAsia="Times New Roman" w:hAnsi="Times New Roman" w:cs="Times New Roman"/>
          <w:kern w:val="0"/>
          <w:sz w:val="24"/>
          <w:szCs w:val="24"/>
          <w:lang w:eastAsia="en-ID"/>
          <w14:ligatures w14:val="none"/>
        </w:rPr>
        <w:lastRenderedPageBreak/>
        <w:t xml:space="preserve">Sistem akan dikembangkan dalam bentuk berbasis web sehingga dapat diakses secara online oleh pengguna sesuai dengan kebutuhan. </w:t>
      </w:r>
    </w:p>
    <w:p w14:paraId="049F7FD2" w14:textId="77777777" w:rsidR="00464658" w:rsidRDefault="0058240A" w:rsidP="00464658">
      <w:pPr>
        <w:numPr>
          <w:ilvl w:val="0"/>
          <w:numId w:val="8"/>
        </w:numPr>
        <w:spacing w:after="0" w:line="360" w:lineRule="auto"/>
        <w:ind w:left="28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Implementasi Fitur Sistem</w:t>
      </w:r>
    </w:p>
    <w:p w14:paraId="6463518D" w14:textId="69C34E4B" w:rsidR="0058240A" w:rsidRPr="00464658" w:rsidRDefault="0058240A" w:rsidP="00464658">
      <w:pPr>
        <w:spacing w:after="0" w:line="360" w:lineRule="auto"/>
        <w:ind w:left="283"/>
        <w:contextualSpacing/>
        <w:jc w:val="both"/>
        <w:rPr>
          <w:rFonts w:ascii="Times New Roman" w:eastAsia="Times New Roman" w:hAnsi="Times New Roman" w:cs="Times New Roman"/>
          <w:kern w:val="0"/>
          <w:sz w:val="24"/>
          <w:szCs w:val="24"/>
          <w:lang w:eastAsia="en-ID"/>
          <w14:ligatures w14:val="none"/>
        </w:rPr>
      </w:pPr>
      <w:r w:rsidRPr="00464658">
        <w:rPr>
          <w:rFonts w:ascii="Times New Roman" w:eastAsia="Times New Roman" w:hAnsi="Times New Roman" w:cs="Times New Roman"/>
          <w:kern w:val="0"/>
          <w:sz w:val="24"/>
          <w:szCs w:val="24"/>
          <w:lang w:eastAsia="en-ID"/>
          <w14:ligatures w14:val="none"/>
        </w:rPr>
        <w:t xml:space="preserve">Fitur-fitur yang telah direncanakan, seperti pengelolaan instrumen, dokumen audit, klasifikasi temuan, rekapitulasi, laporan, dan RTL akan diimplementasikan ke dalam sistem. </w:t>
      </w:r>
    </w:p>
    <w:p w14:paraId="4EC56775" w14:textId="77777777" w:rsidR="00464658" w:rsidRDefault="0058240A" w:rsidP="00464658">
      <w:pPr>
        <w:numPr>
          <w:ilvl w:val="0"/>
          <w:numId w:val="8"/>
        </w:numPr>
        <w:spacing w:after="0" w:line="360" w:lineRule="auto"/>
        <w:ind w:left="28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Pengelolaan Database Sistem</w:t>
      </w:r>
    </w:p>
    <w:p w14:paraId="176AE8BA" w14:textId="7669AAAB" w:rsidR="0058240A" w:rsidRPr="00464658" w:rsidRDefault="0058240A" w:rsidP="00464658">
      <w:pPr>
        <w:spacing w:after="0" w:line="360" w:lineRule="auto"/>
        <w:ind w:left="283"/>
        <w:contextualSpacing/>
        <w:jc w:val="both"/>
        <w:rPr>
          <w:rFonts w:ascii="Times New Roman" w:eastAsia="Times New Roman" w:hAnsi="Times New Roman" w:cs="Times New Roman"/>
          <w:kern w:val="0"/>
          <w:sz w:val="24"/>
          <w:szCs w:val="24"/>
          <w:lang w:eastAsia="en-ID"/>
          <w14:ligatures w14:val="none"/>
        </w:rPr>
      </w:pPr>
      <w:r w:rsidRPr="00464658">
        <w:rPr>
          <w:rFonts w:ascii="Times New Roman" w:eastAsia="Times New Roman" w:hAnsi="Times New Roman" w:cs="Times New Roman"/>
          <w:kern w:val="0"/>
          <w:sz w:val="24"/>
          <w:szCs w:val="24"/>
          <w:lang w:eastAsia="en-ID"/>
          <w14:ligatures w14:val="none"/>
        </w:rPr>
        <w:t xml:space="preserve">Database akan dibangun untuk menyimpan data instrumen, pengguna, dokumen, temuan, dan tindak lanjut secara terstruktur. </w:t>
      </w:r>
    </w:p>
    <w:p w14:paraId="4F6FDEEA" w14:textId="77777777" w:rsidR="00464658" w:rsidRDefault="0058240A" w:rsidP="00464658">
      <w:pPr>
        <w:numPr>
          <w:ilvl w:val="0"/>
          <w:numId w:val="8"/>
        </w:numPr>
        <w:spacing w:after="0" w:line="360" w:lineRule="auto"/>
        <w:ind w:left="28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Integrasi Komponen Sistem</w:t>
      </w:r>
    </w:p>
    <w:p w14:paraId="674EE799" w14:textId="7D4B5E5C" w:rsidR="0058240A" w:rsidRPr="00464658" w:rsidRDefault="0058240A" w:rsidP="00464658">
      <w:pPr>
        <w:spacing w:after="0" w:line="360" w:lineRule="auto"/>
        <w:ind w:left="283"/>
        <w:contextualSpacing/>
        <w:jc w:val="both"/>
        <w:rPr>
          <w:rFonts w:ascii="Times New Roman" w:eastAsia="Times New Roman" w:hAnsi="Times New Roman" w:cs="Times New Roman"/>
          <w:kern w:val="0"/>
          <w:sz w:val="24"/>
          <w:szCs w:val="24"/>
          <w:lang w:eastAsia="en-ID"/>
          <w14:ligatures w14:val="none"/>
        </w:rPr>
      </w:pPr>
      <w:r w:rsidRPr="00464658">
        <w:rPr>
          <w:rFonts w:ascii="Times New Roman" w:eastAsia="Times New Roman" w:hAnsi="Times New Roman" w:cs="Times New Roman"/>
          <w:kern w:val="0"/>
          <w:sz w:val="24"/>
          <w:szCs w:val="24"/>
          <w:lang w:eastAsia="en-ID"/>
          <w14:ligatures w14:val="none"/>
        </w:rPr>
        <w:t xml:space="preserve">Seluruh komponen sistem akan diintegrasikan agar dapat berjalan secara keseluruhan dan saling terhubung. </w:t>
      </w:r>
    </w:p>
    <w:p w14:paraId="5917C4B4" w14:textId="77777777" w:rsidR="0058240A" w:rsidRPr="0058240A" w:rsidRDefault="0058240A" w:rsidP="0058240A">
      <w:pPr>
        <w:numPr>
          <w:ilvl w:val="0"/>
          <w:numId w:val="6"/>
        </w:numPr>
        <w:spacing w:after="0" w:line="360" w:lineRule="auto"/>
        <w:ind w:left="284" w:hanging="284"/>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hAnsi="Times New Roman" w:cs="Times New Roman"/>
          <w:sz w:val="24"/>
          <w:szCs w:val="24"/>
        </w:rPr>
        <w:t>Pengujian dan Implementasi Sistem (Cutover)</w:t>
      </w:r>
    </w:p>
    <w:p w14:paraId="7FE20B59" w14:textId="77777777" w:rsidR="0058240A" w:rsidRPr="0058240A" w:rsidRDefault="0058240A" w:rsidP="0058240A">
      <w:pPr>
        <w:spacing w:after="0" w:line="360" w:lineRule="auto"/>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Tahap Pengujian dan Implementasi Sistem (Cutover) merupakan tahap akhir dalam metode Rapid Application Development (RAD). Pada tahap ini akan dilakukan pengujian terhadap sistem yang telah dibangun untuk memastikan bahwa sistem dapat berjalan sesuai dengan kebutuhan yang telah direncanakan. Selain itu, sistem juga akan dipersiapkan untuk digunakan oleh pengguna. Adapun kegiatan yang akan dilakukan pada tahap ini meliputi:</w:t>
      </w:r>
    </w:p>
    <w:p w14:paraId="1CA7DFCE" w14:textId="77777777" w:rsidR="00464658" w:rsidRDefault="0058240A" w:rsidP="00464658">
      <w:pPr>
        <w:numPr>
          <w:ilvl w:val="0"/>
          <w:numId w:val="9"/>
        </w:numPr>
        <w:spacing w:after="0" w:line="360" w:lineRule="auto"/>
        <w:ind w:left="283"/>
        <w:contextualSpacing/>
        <w:jc w:val="both"/>
        <w:rPr>
          <w:rFonts w:ascii="Times New Roman" w:hAnsi="Times New Roman" w:cs="Times New Roman"/>
          <w:sz w:val="24"/>
          <w:szCs w:val="24"/>
        </w:rPr>
      </w:pPr>
      <w:r w:rsidRPr="0058240A">
        <w:rPr>
          <w:rFonts w:ascii="Times New Roman" w:hAnsi="Times New Roman" w:cs="Times New Roman"/>
          <w:sz w:val="24"/>
          <w:szCs w:val="24"/>
        </w:rPr>
        <w:t>Pengujian Sistem</w:t>
      </w:r>
    </w:p>
    <w:p w14:paraId="4EC21115" w14:textId="7CCE97F0" w:rsidR="00464658" w:rsidRPr="00464658" w:rsidRDefault="0058240A" w:rsidP="00464658">
      <w:pPr>
        <w:spacing w:after="0" w:line="360" w:lineRule="auto"/>
        <w:ind w:left="283"/>
        <w:contextualSpacing/>
        <w:jc w:val="both"/>
        <w:rPr>
          <w:rFonts w:ascii="Times New Roman" w:hAnsi="Times New Roman" w:cs="Times New Roman"/>
          <w:sz w:val="24"/>
          <w:szCs w:val="24"/>
        </w:rPr>
      </w:pPr>
      <w:r w:rsidRPr="00464658">
        <w:rPr>
          <w:rFonts w:ascii="Times New Roman" w:hAnsi="Times New Roman" w:cs="Times New Roman"/>
          <w:sz w:val="24"/>
          <w:szCs w:val="24"/>
        </w:rPr>
        <w:t>Akan dilakukan pengujian terhadap seluruh fungsi sistem untuk memastikan setiap fitur berjalan sesuai dengan kebutuhan dan tidak terjadi kesalahan dalam penggunaan.</w:t>
      </w:r>
    </w:p>
    <w:p w14:paraId="457A1940" w14:textId="77777777" w:rsidR="00464658" w:rsidRDefault="0058240A" w:rsidP="00464658">
      <w:pPr>
        <w:pStyle w:val="ListParagraph"/>
        <w:numPr>
          <w:ilvl w:val="0"/>
          <w:numId w:val="9"/>
        </w:numPr>
        <w:spacing w:after="0" w:line="360" w:lineRule="auto"/>
        <w:ind w:left="283"/>
        <w:jc w:val="both"/>
        <w:rPr>
          <w:rFonts w:ascii="Times New Roman" w:hAnsi="Times New Roman" w:cs="Times New Roman"/>
          <w:sz w:val="24"/>
          <w:szCs w:val="24"/>
        </w:rPr>
      </w:pPr>
      <w:r w:rsidRPr="00464658">
        <w:rPr>
          <w:rFonts w:ascii="Times New Roman" w:hAnsi="Times New Roman" w:cs="Times New Roman"/>
          <w:sz w:val="24"/>
          <w:szCs w:val="24"/>
        </w:rPr>
        <w:t>Perbaikan Sistem</w:t>
      </w:r>
    </w:p>
    <w:p w14:paraId="6079A20D" w14:textId="23A67F9B" w:rsidR="0058240A" w:rsidRPr="00464658" w:rsidRDefault="0058240A" w:rsidP="00464658">
      <w:pPr>
        <w:pStyle w:val="ListParagraph"/>
        <w:spacing w:after="0" w:line="360" w:lineRule="auto"/>
        <w:ind w:left="283"/>
        <w:jc w:val="both"/>
        <w:rPr>
          <w:rFonts w:ascii="Times New Roman" w:hAnsi="Times New Roman" w:cs="Times New Roman"/>
          <w:sz w:val="24"/>
          <w:szCs w:val="24"/>
        </w:rPr>
      </w:pPr>
      <w:r w:rsidRPr="00464658">
        <w:rPr>
          <w:rFonts w:ascii="Times New Roman" w:hAnsi="Times New Roman" w:cs="Times New Roman"/>
          <w:sz w:val="24"/>
          <w:szCs w:val="24"/>
        </w:rPr>
        <w:t>Akan dilakukan perbaikan terhadap sistem jika ditemukan kesalahan atau kekurangan selama proses pengujian.</w:t>
      </w:r>
      <w:bookmarkStart w:id="13" w:name="_Toc225228546"/>
      <w:bookmarkStart w:id="14" w:name="_Hlk214888633"/>
    </w:p>
    <w:p w14:paraId="354AAAAF" w14:textId="77777777" w:rsidR="0058240A" w:rsidRPr="0058240A" w:rsidRDefault="0058240A" w:rsidP="0058240A">
      <w:pPr>
        <w:spacing w:after="0" w:line="360" w:lineRule="auto"/>
        <w:ind w:left="283"/>
        <w:contextualSpacing/>
        <w:jc w:val="both"/>
        <w:rPr>
          <w:rFonts w:ascii="Times New Roman" w:hAnsi="Times New Roman" w:cs="Times New Roman"/>
          <w:sz w:val="24"/>
          <w:szCs w:val="24"/>
        </w:rPr>
      </w:pPr>
    </w:p>
    <w:p w14:paraId="0C82CCE0" w14:textId="77777777" w:rsidR="0058240A" w:rsidRPr="0058240A" w:rsidRDefault="0058240A" w:rsidP="0058240A">
      <w:pPr>
        <w:keepNext/>
        <w:keepLines/>
        <w:spacing w:before="40" w:after="0"/>
        <w:ind w:left="284" w:hanging="284"/>
        <w:outlineLvl w:val="1"/>
        <w:rPr>
          <w:rFonts w:ascii="Times New Roman" w:hAnsi="Times New Roman" w:cs="Times New Roman"/>
          <w:b/>
          <w:color w:val="000000" w:themeColor="text1"/>
          <w:sz w:val="24"/>
          <w:szCs w:val="24"/>
        </w:rPr>
      </w:pPr>
      <w:r w:rsidRPr="0058240A">
        <w:rPr>
          <w:rFonts w:ascii="Times New Roman" w:eastAsia="Times New Roman" w:hAnsi="Times New Roman" w:cstheme="majorBidi"/>
          <w:b/>
          <w:color w:val="000000" w:themeColor="text1"/>
          <w:sz w:val="24"/>
          <w:szCs w:val="26"/>
          <w:lang w:eastAsia="en-ID"/>
        </w:rPr>
        <w:t>I.7 Sistematika Penulisan</w:t>
      </w:r>
      <w:bookmarkEnd w:id="13"/>
    </w:p>
    <w:bookmarkEnd w:id="14"/>
    <w:p w14:paraId="10FA63ED" w14:textId="77777777" w:rsidR="0058240A" w:rsidRPr="0058240A" w:rsidRDefault="0058240A" w:rsidP="0058240A">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Sistematika penulisan dalam proposal ini disusun agar pembahasan lebih terarah dan mudah dipahami. Adapun sistematika penulisannya adalah sebagai berikut:</w:t>
      </w:r>
    </w:p>
    <w:p w14:paraId="70D83790" w14:textId="77777777" w:rsidR="0058240A" w:rsidRPr="0058240A" w:rsidRDefault="0058240A" w:rsidP="0058240A">
      <w:pPr>
        <w:spacing w:after="0" w:line="360" w:lineRule="auto"/>
        <w:ind w:left="993" w:hanging="993"/>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b/>
          <w:bCs/>
          <w:kern w:val="0"/>
          <w:sz w:val="24"/>
          <w:szCs w:val="24"/>
          <w:lang w:eastAsia="en-ID"/>
          <w14:ligatures w14:val="none"/>
        </w:rPr>
        <w:t>Bab I       Pendahuluan</w:t>
      </w:r>
    </w:p>
    <w:p w14:paraId="31D87F8E" w14:textId="77777777" w:rsidR="0058240A" w:rsidRPr="0058240A" w:rsidRDefault="0058240A" w:rsidP="0058240A">
      <w:pPr>
        <w:spacing w:after="0" w:line="360" w:lineRule="auto"/>
        <w:ind w:left="993"/>
        <w:jc w:val="both"/>
        <w:rPr>
          <w:rFonts w:ascii="Times New Roman" w:eastAsia="Times New Roman" w:hAnsi="Times New Roman" w:cs="Times New Roman"/>
          <w:b/>
          <w:bCs/>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lastRenderedPageBreak/>
        <w:t>Bab ini berisi latar belakang masalah, rumusan masalah, batasan masalah, maksud dan tujuan penelitian, manfaat penelitian, metodologi penelitian, serta sistematika penulisan.</w:t>
      </w:r>
    </w:p>
    <w:p w14:paraId="59A24852" w14:textId="77777777" w:rsidR="0058240A" w:rsidRPr="0058240A" w:rsidRDefault="0058240A" w:rsidP="0058240A">
      <w:pPr>
        <w:spacing w:after="0" w:line="360" w:lineRule="auto"/>
        <w:jc w:val="both"/>
        <w:rPr>
          <w:rFonts w:ascii="Times New Roman" w:eastAsia="Times New Roman" w:hAnsi="Times New Roman" w:cs="Times New Roman"/>
          <w:b/>
          <w:bCs/>
          <w:kern w:val="0"/>
          <w:sz w:val="24"/>
          <w:szCs w:val="24"/>
          <w:lang w:eastAsia="en-ID"/>
          <w14:ligatures w14:val="none"/>
        </w:rPr>
      </w:pPr>
      <w:r w:rsidRPr="0058240A">
        <w:rPr>
          <w:rFonts w:ascii="Times New Roman" w:eastAsia="Times New Roman" w:hAnsi="Times New Roman" w:cs="Times New Roman"/>
          <w:b/>
          <w:bCs/>
          <w:kern w:val="0"/>
          <w:sz w:val="24"/>
          <w:szCs w:val="24"/>
          <w:lang w:eastAsia="en-ID"/>
          <w14:ligatures w14:val="none"/>
        </w:rPr>
        <w:t>Bab II     Landasan Teori</w:t>
      </w:r>
    </w:p>
    <w:p w14:paraId="41BD548B" w14:textId="77777777" w:rsidR="0058240A" w:rsidRPr="0058240A" w:rsidRDefault="0058240A" w:rsidP="0058240A">
      <w:pPr>
        <w:spacing w:after="0" w:line="360" w:lineRule="auto"/>
        <w:ind w:left="993"/>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Bab ini membahas teori-teori yang berkaitan dengan penelitian, meliputi konsep dasar sistem informasi, audit mutu internal, penjaminan mutu pendidikan tinggi, serta metode pengembangan sistem dengan pendekatan Prototyping.</w:t>
      </w:r>
    </w:p>
    <w:p w14:paraId="176141C6" w14:textId="77777777" w:rsidR="0058240A" w:rsidRPr="0058240A" w:rsidRDefault="0058240A" w:rsidP="0058240A">
      <w:pPr>
        <w:spacing w:after="0" w:line="360" w:lineRule="auto"/>
        <w:jc w:val="both"/>
        <w:rPr>
          <w:rFonts w:ascii="Times New Roman" w:eastAsia="Times New Roman" w:hAnsi="Times New Roman" w:cs="Times New Roman"/>
          <w:b/>
          <w:bCs/>
          <w:kern w:val="0"/>
          <w:sz w:val="24"/>
          <w:szCs w:val="24"/>
          <w:lang w:eastAsia="en-ID"/>
          <w14:ligatures w14:val="none"/>
        </w:rPr>
      </w:pPr>
      <w:r w:rsidRPr="0058240A">
        <w:rPr>
          <w:rFonts w:ascii="Times New Roman" w:eastAsia="Times New Roman" w:hAnsi="Times New Roman" w:cs="Times New Roman"/>
          <w:b/>
          <w:bCs/>
          <w:kern w:val="0"/>
          <w:sz w:val="24"/>
          <w:szCs w:val="24"/>
          <w:lang w:eastAsia="en-ID"/>
          <w14:ligatures w14:val="none"/>
        </w:rPr>
        <w:t>Bab III   Profil Perusahaan</w:t>
      </w:r>
    </w:p>
    <w:p w14:paraId="2D1C4F13" w14:textId="0910BDFF" w:rsidR="0058240A" w:rsidRPr="0058240A" w:rsidRDefault="0058240A" w:rsidP="0058240A">
      <w:pPr>
        <w:spacing w:after="0" w:line="360" w:lineRule="auto"/>
        <w:ind w:left="993"/>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Bab ini berisi penjelasan tentang profil Universitas Katolik Santo Thomas Medan sebagai objek penelitian, meliputi sejarah singkat universitas, visi dan misi, struktur organisasi, serta deskripsi tugas dan fungsi Lembaga Penjaminan Mutu (LPM) sebagai unit yang menjadi fokus penelitian.</w:t>
      </w:r>
    </w:p>
    <w:p w14:paraId="32124D17" w14:textId="77777777" w:rsidR="0058240A" w:rsidRPr="0058240A" w:rsidRDefault="0058240A" w:rsidP="0058240A">
      <w:pPr>
        <w:tabs>
          <w:tab w:val="left" w:pos="851"/>
        </w:tabs>
        <w:spacing w:after="0" w:line="360" w:lineRule="auto"/>
        <w:ind w:left="993" w:hanging="993"/>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b/>
          <w:bCs/>
          <w:kern w:val="0"/>
          <w:sz w:val="24"/>
          <w:szCs w:val="24"/>
          <w:lang w:eastAsia="en-ID"/>
          <w14:ligatures w14:val="none"/>
        </w:rPr>
        <w:t>Bab IV    Analisa dan Perancangan Sistem</w:t>
      </w:r>
    </w:p>
    <w:p w14:paraId="0324463F" w14:textId="77777777" w:rsidR="0058240A" w:rsidRPr="0058240A" w:rsidRDefault="0058240A" w:rsidP="0058240A">
      <w:pPr>
        <w:tabs>
          <w:tab w:val="left" w:pos="851"/>
        </w:tabs>
        <w:spacing w:after="0" w:line="360" w:lineRule="auto"/>
        <w:ind w:left="993" w:hanging="1"/>
        <w:jc w:val="both"/>
        <w:rPr>
          <w:rFonts w:ascii="Times New Roman" w:eastAsia="Times New Roman" w:hAnsi="Times New Roman" w:cs="Times New Roman"/>
          <w:b/>
          <w:bCs/>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ab/>
        <w:t>Bab ini menjelaskan hasil analisis kebutuhan pengguna, proses bisnis yang berjalan, perancangan sistem, desain database, serta rancangan antarmuka pengguna.</w:t>
      </w:r>
    </w:p>
    <w:p w14:paraId="21A79F07" w14:textId="77777777" w:rsidR="0058240A" w:rsidRPr="0058240A" w:rsidRDefault="0058240A" w:rsidP="0058240A">
      <w:pPr>
        <w:spacing w:after="0" w:line="360" w:lineRule="auto"/>
        <w:ind w:left="993" w:hanging="993"/>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b/>
          <w:bCs/>
          <w:kern w:val="0"/>
          <w:sz w:val="24"/>
          <w:szCs w:val="24"/>
          <w:lang w:eastAsia="en-ID"/>
          <w14:ligatures w14:val="none"/>
        </w:rPr>
        <w:t>Bab V      Implementasi dan Pengujian Sistem</w:t>
      </w:r>
    </w:p>
    <w:p w14:paraId="368C959B" w14:textId="77777777" w:rsidR="0058240A" w:rsidRPr="0058240A" w:rsidRDefault="0058240A" w:rsidP="0058240A">
      <w:pPr>
        <w:spacing w:after="0" w:line="360" w:lineRule="auto"/>
        <w:ind w:left="993"/>
        <w:jc w:val="both"/>
        <w:rPr>
          <w:rFonts w:ascii="Times New Roman" w:eastAsia="Times New Roman" w:hAnsi="Times New Roman" w:cs="Times New Roman"/>
          <w:b/>
          <w:bCs/>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Bab ini berisi tahapan implementasi sistem, hasil pengujian, serta evaluasi terhadap sistem untuk memastikan kesesuaian dengan kebutuhan pengguna.</w:t>
      </w:r>
    </w:p>
    <w:p w14:paraId="4A541F6B" w14:textId="77777777" w:rsidR="0058240A" w:rsidRPr="0058240A" w:rsidRDefault="0058240A" w:rsidP="0058240A">
      <w:pPr>
        <w:tabs>
          <w:tab w:val="left" w:pos="851"/>
        </w:tabs>
        <w:spacing w:after="0" w:line="360" w:lineRule="auto"/>
        <w:ind w:left="851" w:hanging="851"/>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b/>
          <w:bCs/>
          <w:kern w:val="0"/>
          <w:sz w:val="24"/>
          <w:szCs w:val="24"/>
          <w:lang w:eastAsia="en-ID"/>
          <w14:ligatures w14:val="none"/>
        </w:rPr>
        <w:t>Bab VI     Penutup</w:t>
      </w:r>
    </w:p>
    <w:p w14:paraId="184629FC" w14:textId="77777777" w:rsidR="0058240A" w:rsidRPr="0058240A" w:rsidRDefault="0058240A" w:rsidP="0058240A">
      <w:pPr>
        <w:tabs>
          <w:tab w:val="left" w:pos="851"/>
          <w:tab w:val="left" w:pos="993"/>
        </w:tabs>
        <w:spacing w:after="0" w:line="360" w:lineRule="auto"/>
        <w:ind w:left="993" w:hanging="1"/>
        <w:jc w:val="both"/>
        <w:rPr>
          <w:rFonts w:ascii="Times New Roman" w:eastAsia="Times New Roman" w:hAnsi="Times New Roman" w:cs="Times New Roman"/>
          <w:b/>
          <w:bCs/>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ab/>
        <w:t>Bab ini berisi kesimpulan dari hasil penelitian dan saran yang dapat dijadikan acuan dalam pengembangan sistem lebih lanjut di masa mendatang.</w:t>
      </w:r>
    </w:p>
    <w:p w14:paraId="56A76DD4" w14:textId="0A9FF2B1" w:rsidR="00FC6524" w:rsidRPr="0058240A" w:rsidRDefault="00FC6524" w:rsidP="0058240A">
      <w:pPr>
        <w:spacing w:after="0" w:line="360" w:lineRule="auto"/>
        <w:jc w:val="both"/>
        <w:rPr>
          <w:rFonts w:ascii="Times New Roman" w:eastAsia="Times New Roman" w:hAnsi="Times New Roman" w:cs="Times New Roman"/>
          <w:kern w:val="0"/>
          <w:sz w:val="24"/>
          <w:szCs w:val="24"/>
          <w:lang w:eastAsia="en-ID"/>
          <w14:ligatures w14:val="none"/>
        </w:rPr>
      </w:pPr>
    </w:p>
    <w:sectPr w:rsidR="00FC6524" w:rsidRPr="0058240A" w:rsidSect="0058240A">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562AF5"/>
    <w:multiLevelType w:val="hybridMultilevel"/>
    <w:tmpl w:val="42A645A2"/>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7E01D1E"/>
    <w:multiLevelType w:val="hybridMultilevel"/>
    <w:tmpl w:val="2690E98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9AE542D"/>
    <w:multiLevelType w:val="hybridMultilevel"/>
    <w:tmpl w:val="03A04C7C"/>
    <w:lvl w:ilvl="0" w:tplc="F90E55E8">
      <w:start w:val="1"/>
      <w:numFmt w:val="decimal"/>
      <w:lvlText w:val="%1."/>
      <w:lvlJc w:val="left"/>
      <w:pPr>
        <w:ind w:left="720" w:hanging="360"/>
      </w:pPr>
      <w:rPr>
        <w:rFonts w:ascii="Times New Roman" w:eastAsia="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D3C049F"/>
    <w:multiLevelType w:val="hybridMultilevel"/>
    <w:tmpl w:val="412247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5EA18F4"/>
    <w:multiLevelType w:val="hybridMultilevel"/>
    <w:tmpl w:val="79FC43FA"/>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47D3DA8"/>
    <w:multiLevelType w:val="hybridMultilevel"/>
    <w:tmpl w:val="4DFC39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AAA63FF"/>
    <w:multiLevelType w:val="multilevel"/>
    <w:tmpl w:val="005ACD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94954FD"/>
    <w:multiLevelType w:val="hybridMultilevel"/>
    <w:tmpl w:val="5DA27C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D884FFC"/>
    <w:multiLevelType w:val="multilevel"/>
    <w:tmpl w:val="777C53F8"/>
    <w:lvl w:ilvl="0">
      <w:start w:val="1"/>
      <w:numFmt w:val="decimal"/>
      <w:lvlText w:val="%1."/>
      <w:lvlJc w:val="left"/>
      <w:pPr>
        <w:tabs>
          <w:tab w:val="num" w:pos="720"/>
        </w:tabs>
        <w:ind w:left="720" w:hanging="360"/>
      </w:pPr>
    </w:lvl>
    <w:lvl w:ilvl="1">
      <w:numFmt w:val="bullet"/>
      <w:lvlText w:val=""/>
      <w:lvlJc w:val="left"/>
      <w:pPr>
        <w:ind w:left="1440" w:hanging="360"/>
      </w:pPr>
      <w:rPr>
        <w:rFonts w:ascii="Symbol" w:eastAsia="Times New Roman" w:hAnsi="Symbol" w:cs="Times New Roman" w:hint="default"/>
      </w:rPr>
    </w:lvl>
    <w:lvl w:ilvl="2">
      <w:start w:val="1"/>
      <w:numFmt w:val="upperLetter"/>
      <w:lvlText w:val="%3."/>
      <w:lvlJc w:val="left"/>
      <w:pPr>
        <w:ind w:left="2160" w:hanging="360"/>
      </w:pPr>
      <w:rPr>
        <w:rFonts w:asciiTheme="minorHAnsi" w:hAnsiTheme="minorHAnsi" w:cstheme="minorBidi" w:hint="default"/>
        <w:sz w:val="22"/>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0B10346"/>
    <w:multiLevelType w:val="hybridMultilevel"/>
    <w:tmpl w:val="790E82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5DA7465"/>
    <w:multiLevelType w:val="hybridMultilevel"/>
    <w:tmpl w:val="38C68A7E"/>
    <w:lvl w:ilvl="0" w:tplc="38090001">
      <w:numFmt w:val="bullet"/>
      <w:lvlText w:val=""/>
      <w:lvlJc w:val="left"/>
      <w:pPr>
        <w:ind w:left="720" w:hanging="360"/>
      </w:pPr>
      <w:rPr>
        <w:rFonts w:ascii="Symbol" w:eastAsia="Times New Roman"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7AA01229"/>
    <w:multiLevelType w:val="hybridMultilevel"/>
    <w:tmpl w:val="DBC6E58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EFB457A"/>
    <w:multiLevelType w:val="hybridMultilevel"/>
    <w:tmpl w:val="128AB8AA"/>
    <w:lvl w:ilvl="0" w:tplc="38090019">
      <w:start w:val="1"/>
      <w:numFmt w:val="lowerLetter"/>
      <w:lvlText w:val="%1."/>
      <w:lvlJc w:val="left"/>
      <w:pPr>
        <w:ind w:left="1003" w:hanging="360"/>
      </w:pPr>
    </w:lvl>
    <w:lvl w:ilvl="1" w:tplc="38090019" w:tentative="1">
      <w:start w:val="1"/>
      <w:numFmt w:val="lowerLetter"/>
      <w:lvlText w:val="%2."/>
      <w:lvlJc w:val="left"/>
      <w:pPr>
        <w:ind w:left="1723" w:hanging="360"/>
      </w:pPr>
    </w:lvl>
    <w:lvl w:ilvl="2" w:tplc="3809001B" w:tentative="1">
      <w:start w:val="1"/>
      <w:numFmt w:val="lowerRoman"/>
      <w:lvlText w:val="%3."/>
      <w:lvlJc w:val="right"/>
      <w:pPr>
        <w:ind w:left="2443" w:hanging="180"/>
      </w:pPr>
    </w:lvl>
    <w:lvl w:ilvl="3" w:tplc="3809000F" w:tentative="1">
      <w:start w:val="1"/>
      <w:numFmt w:val="decimal"/>
      <w:lvlText w:val="%4."/>
      <w:lvlJc w:val="left"/>
      <w:pPr>
        <w:ind w:left="3163" w:hanging="360"/>
      </w:pPr>
    </w:lvl>
    <w:lvl w:ilvl="4" w:tplc="38090019" w:tentative="1">
      <w:start w:val="1"/>
      <w:numFmt w:val="lowerLetter"/>
      <w:lvlText w:val="%5."/>
      <w:lvlJc w:val="left"/>
      <w:pPr>
        <w:ind w:left="3883" w:hanging="360"/>
      </w:pPr>
    </w:lvl>
    <w:lvl w:ilvl="5" w:tplc="3809001B" w:tentative="1">
      <w:start w:val="1"/>
      <w:numFmt w:val="lowerRoman"/>
      <w:lvlText w:val="%6."/>
      <w:lvlJc w:val="right"/>
      <w:pPr>
        <w:ind w:left="4603" w:hanging="180"/>
      </w:pPr>
    </w:lvl>
    <w:lvl w:ilvl="6" w:tplc="3809000F" w:tentative="1">
      <w:start w:val="1"/>
      <w:numFmt w:val="decimal"/>
      <w:lvlText w:val="%7."/>
      <w:lvlJc w:val="left"/>
      <w:pPr>
        <w:ind w:left="5323" w:hanging="360"/>
      </w:pPr>
    </w:lvl>
    <w:lvl w:ilvl="7" w:tplc="38090019" w:tentative="1">
      <w:start w:val="1"/>
      <w:numFmt w:val="lowerLetter"/>
      <w:lvlText w:val="%8."/>
      <w:lvlJc w:val="left"/>
      <w:pPr>
        <w:ind w:left="6043" w:hanging="360"/>
      </w:pPr>
    </w:lvl>
    <w:lvl w:ilvl="8" w:tplc="3809001B" w:tentative="1">
      <w:start w:val="1"/>
      <w:numFmt w:val="lowerRoman"/>
      <w:lvlText w:val="%9."/>
      <w:lvlJc w:val="right"/>
      <w:pPr>
        <w:ind w:left="6763" w:hanging="180"/>
      </w:pPr>
    </w:lvl>
  </w:abstractNum>
  <w:abstractNum w:abstractNumId="13" w15:restartNumberingAfterBreak="0">
    <w:nsid w:val="7F385343"/>
    <w:multiLevelType w:val="hybridMultilevel"/>
    <w:tmpl w:val="D2A6D798"/>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761752720">
    <w:abstractNumId w:val="9"/>
  </w:num>
  <w:num w:numId="2" w16cid:durableId="1778255785">
    <w:abstractNumId w:val="2"/>
  </w:num>
  <w:num w:numId="3" w16cid:durableId="1114716267">
    <w:abstractNumId w:val="6"/>
  </w:num>
  <w:num w:numId="4" w16cid:durableId="1703361131">
    <w:abstractNumId w:val="7"/>
  </w:num>
  <w:num w:numId="5" w16cid:durableId="973486824">
    <w:abstractNumId w:val="8"/>
  </w:num>
  <w:num w:numId="6" w16cid:durableId="881749638">
    <w:abstractNumId w:val="3"/>
  </w:num>
  <w:num w:numId="7" w16cid:durableId="863251462">
    <w:abstractNumId w:val="0"/>
  </w:num>
  <w:num w:numId="8" w16cid:durableId="2036151477">
    <w:abstractNumId w:val="4"/>
  </w:num>
  <w:num w:numId="9" w16cid:durableId="78336234">
    <w:abstractNumId w:val="13"/>
  </w:num>
  <w:num w:numId="10" w16cid:durableId="776560719">
    <w:abstractNumId w:val="1"/>
  </w:num>
  <w:num w:numId="11" w16cid:durableId="765423192">
    <w:abstractNumId w:val="12"/>
  </w:num>
  <w:num w:numId="12" w16cid:durableId="1382554481">
    <w:abstractNumId w:val="11"/>
  </w:num>
  <w:num w:numId="13" w16cid:durableId="1888757940">
    <w:abstractNumId w:val="5"/>
  </w:num>
  <w:num w:numId="14" w16cid:durableId="187029099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240A"/>
    <w:rsid w:val="00025FBE"/>
    <w:rsid w:val="000A65F0"/>
    <w:rsid w:val="0011164D"/>
    <w:rsid w:val="001F5FA1"/>
    <w:rsid w:val="0021508E"/>
    <w:rsid w:val="00241786"/>
    <w:rsid w:val="00270D89"/>
    <w:rsid w:val="002B17A4"/>
    <w:rsid w:val="002F1C26"/>
    <w:rsid w:val="002F3307"/>
    <w:rsid w:val="0031561D"/>
    <w:rsid w:val="003A2D22"/>
    <w:rsid w:val="003A413D"/>
    <w:rsid w:val="00421ED2"/>
    <w:rsid w:val="004511E2"/>
    <w:rsid w:val="00460415"/>
    <w:rsid w:val="00464658"/>
    <w:rsid w:val="004874CC"/>
    <w:rsid w:val="004B70F7"/>
    <w:rsid w:val="00516DD0"/>
    <w:rsid w:val="0058240A"/>
    <w:rsid w:val="00582A44"/>
    <w:rsid w:val="00586E6A"/>
    <w:rsid w:val="005C3B89"/>
    <w:rsid w:val="005C3EB6"/>
    <w:rsid w:val="005E772D"/>
    <w:rsid w:val="00622A9B"/>
    <w:rsid w:val="00635094"/>
    <w:rsid w:val="0063797B"/>
    <w:rsid w:val="00667984"/>
    <w:rsid w:val="006F5CA2"/>
    <w:rsid w:val="00735EF3"/>
    <w:rsid w:val="0074623A"/>
    <w:rsid w:val="007833CA"/>
    <w:rsid w:val="00784FA1"/>
    <w:rsid w:val="007C2955"/>
    <w:rsid w:val="00806E21"/>
    <w:rsid w:val="00820701"/>
    <w:rsid w:val="00831755"/>
    <w:rsid w:val="00847631"/>
    <w:rsid w:val="008A6AE6"/>
    <w:rsid w:val="008D485D"/>
    <w:rsid w:val="00963AA8"/>
    <w:rsid w:val="00996A92"/>
    <w:rsid w:val="009D6464"/>
    <w:rsid w:val="009D6A4E"/>
    <w:rsid w:val="009F5CC9"/>
    <w:rsid w:val="00A026F7"/>
    <w:rsid w:val="00A034C0"/>
    <w:rsid w:val="00A47F9A"/>
    <w:rsid w:val="00A5291A"/>
    <w:rsid w:val="00A62AC5"/>
    <w:rsid w:val="00A67B8A"/>
    <w:rsid w:val="00AC7B64"/>
    <w:rsid w:val="00AE2EE7"/>
    <w:rsid w:val="00AF51A3"/>
    <w:rsid w:val="00B0459F"/>
    <w:rsid w:val="00B07718"/>
    <w:rsid w:val="00B931CA"/>
    <w:rsid w:val="00BB3358"/>
    <w:rsid w:val="00BB7141"/>
    <w:rsid w:val="00BD78D1"/>
    <w:rsid w:val="00C076A6"/>
    <w:rsid w:val="00C4210C"/>
    <w:rsid w:val="00C47CF9"/>
    <w:rsid w:val="00C62AD9"/>
    <w:rsid w:val="00C9300D"/>
    <w:rsid w:val="00CD3A9C"/>
    <w:rsid w:val="00CF6F12"/>
    <w:rsid w:val="00D048B1"/>
    <w:rsid w:val="00D04B9E"/>
    <w:rsid w:val="00D54160"/>
    <w:rsid w:val="00DA7046"/>
    <w:rsid w:val="00E16241"/>
    <w:rsid w:val="00E3756F"/>
    <w:rsid w:val="00E968FC"/>
    <w:rsid w:val="00F13E3D"/>
    <w:rsid w:val="00F327AA"/>
    <w:rsid w:val="00F362DC"/>
    <w:rsid w:val="00F4540B"/>
    <w:rsid w:val="00F53835"/>
    <w:rsid w:val="00F6289C"/>
    <w:rsid w:val="00F77470"/>
    <w:rsid w:val="00FC652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AD4840"/>
  <w15:chartTrackingRefBased/>
  <w15:docId w15:val="{CC19588F-9E3C-4D6B-A6DA-6F4582FDF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4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82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54160"/>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styleId="ListParagraph">
    <w:name w:val="List Paragraph"/>
    <w:basedOn w:val="Normal"/>
    <w:uiPriority w:val="34"/>
    <w:qFormat/>
    <w:rsid w:val="00C47CF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5027">
      <w:bodyDiv w:val="1"/>
      <w:marLeft w:val="0"/>
      <w:marRight w:val="0"/>
      <w:marTop w:val="0"/>
      <w:marBottom w:val="0"/>
      <w:divBdr>
        <w:top w:val="none" w:sz="0" w:space="0" w:color="auto"/>
        <w:left w:val="none" w:sz="0" w:space="0" w:color="auto"/>
        <w:bottom w:val="none" w:sz="0" w:space="0" w:color="auto"/>
        <w:right w:val="none" w:sz="0" w:space="0" w:color="auto"/>
      </w:divBdr>
    </w:div>
    <w:div w:id="636491174">
      <w:bodyDiv w:val="1"/>
      <w:marLeft w:val="0"/>
      <w:marRight w:val="0"/>
      <w:marTop w:val="0"/>
      <w:marBottom w:val="0"/>
      <w:divBdr>
        <w:top w:val="none" w:sz="0" w:space="0" w:color="auto"/>
        <w:left w:val="none" w:sz="0" w:space="0" w:color="auto"/>
        <w:bottom w:val="none" w:sz="0" w:space="0" w:color="auto"/>
        <w:right w:val="none" w:sz="0" w:space="0" w:color="auto"/>
      </w:divBdr>
    </w:div>
    <w:div w:id="1462186934">
      <w:bodyDiv w:val="1"/>
      <w:marLeft w:val="0"/>
      <w:marRight w:val="0"/>
      <w:marTop w:val="0"/>
      <w:marBottom w:val="0"/>
      <w:divBdr>
        <w:top w:val="none" w:sz="0" w:space="0" w:color="auto"/>
        <w:left w:val="none" w:sz="0" w:space="0" w:color="auto"/>
        <w:bottom w:val="none" w:sz="0" w:space="0" w:color="auto"/>
        <w:right w:val="none" w:sz="0" w:space="0" w:color="auto"/>
      </w:divBdr>
    </w:div>
    <w:div w:id="1708413266">
      <w:bodyDiv w:val="1"/>
      <w:marLeft w:val="0"/>
      <w:marRight w:val="0"/>
      <w:marTop w:val="0"/>
      <w:marBottom w:val="0"/>
      <w:divBdr>
        <w:top w:val="none" w:sz="0" w:space="0" w:color="auto"/>
        <w:left w:val="none" w:sz="0" w:space="0" w:color="auto"/>
        <w:bottom w:val="none" w:sz="0" w:space="0" w:color="auto"/>
        <w:right w:val="none" w:sz="0" w:space="0" w:color="auto"/>
      </w:divBdr>
    </w:div>
    <w:div w:id="1792741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7</TotalTime>
  <Pages>13</Pages>
  <Words>4119</Words>
  <Characters>23479</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ni Maria</dc:creator>
  <cp:keywords/>
  <dc:description/>
  <cp:lastModifiedBy>Fanni Maria</cp:lastModifiedBy>
  <cp:revision>12</cp:revision>
  <cp:lastPrinted>2026-04-07T01:57:00Z</cp:lastPrinted>
  <dcterms:created xsi:type="dcterms:W3CDTF">2026-03-26T10:56:00Z</dcterms:created>
  <dcterms:modified xsi:type="dcterms:W3CDTF">2026-05-11T02:14:00Z</dcterms:modified>
</cp:coreProperties>
</file>